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oter10.xml" ContentType="application/vnd.openxmlformats-officedocument.wordprocessingml.footer+xml"/>
  <Override PartName="/word/header11.xml" ContentType="application/vnd.openxmlformats-officedocument.wordprocessingml.header+xml"/>
  <Override PartName="/word/footer11.xml" ContentType="application/vnd.openxmlformats-officedocument.wordprocessingml.foot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footer12.xml" ContentType="application/vnd.openxmlformats-officedocument.wordprocessingml.footer+xml"/>
  <Override PartName="/word/footer13.xml" ContentType="application/vnd.openxmlformats-officedocument.wordprocessingml.footer+xml"/>
  <Override PartName="/word/header14.xml" ContentType="application/vnd.openxmlformats-officedocument.wordprocessingml.header+xml"/>
  <Override PartName="/word/footer14.xml" ContentType="application/vnd.openxmlformats-officedocument.wordprocessingml.footer+xml"/>
  <Override PartName="/word/footer15.xml" ContentType="application/vnd.openxmlformats-officedocument.wordprocessingml.footer+xml"/>
  <Override PartName="/word/header15.xml" ContentType="application/vnd.openxmlformats-officedocument.wordprocessingml.header+xml"/>
  <Override PartName="/word/footer16.xml" ContentType="application/vnd.openxmlformats-officedocument.wordprocessingml.footer+xml"/>
  <Override PartName="/word/footer1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D5D57" w:rsidRDefault="00FD5D57" w:rsidP="00991357">
      <w:pPr>
        <w:spacing w:after="0" w:line="360" w:lineRule="auto"/>
      </w:pPr>
      <w:bookmarkStart w:id="0" w:name="_GoBack"/>
      <w:bookmarkEnd w:id="0"/>
    </w:p>
    <w:p w:rsidR="009A3FFD" w:rsidRDefault="009A3FFD" w:rsidP="009A3FFD">
      <w:pPr>
        <w:pStyle w:val="Heading1"/>
        <w:numPr>
          <w:ilvl w:val="0"/>
          <w:numId w:val="0"/>
        </w:numPr>
        <w:jc w:val="center"/>
        <w:rPr>
          <w:color w:val="auto"/>
        </w:rPr>
      </w:pPr>
      <w:bookmarkStart w:id="1" w:name="_Toc2566768"/>
      <w:r w:rsidRPr="00097D19">
        <w:rPr>
          <w:color w:val="auto"/>
        </w:rPr>
        <w:t>DAFTAR PUSTAKA</w:t>
      </w:r>
      <w:bookmarkEnd w:id="1"/>
    </w:p>
    <w:p w:rsidR="00F84C5C" w:rsidRPr="00F84C5C" w:rsidRDefault="00F84C5C" w:rsidP="00F84C5C"/>
    <w:p w:rsidR="006112E9" w:rsidRPr="006112E9" w:rsidRDefault="00F84C5C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112E9" w:rsidRPr="006112E9">
        <w:rPr>
          <w:rFonts w:cs="Times New Roman"/>
          <w:noProof/>
          <w:szCs w:val="24"/>
        </w:rPr>
        <w:t>[1]</w:t>
      </w:r>
      <w:r w:rsidR="006112E9" w:rsidRPr="006112E9">
        <w:rPr>
          <w:rFonts w:cs="Times New Roman"/>
          <w:noProof/>
          <w:szCs w:val="24"/>
        </w:rPr>
        <w:tab/>
        <w:t xml:space="preserve">Gudang Linux, “Geofencing,” </w:t>
      </w:r>
      <w:r w:rsidR="006112E9" w:rsidRPr="006112E9">
        <w:rPr>
          <w:rFonts w:cs="Times New Roman"/>
          <w:i/>
          <w:iCs/>
          <w:noProof/>
          <w:szCs w:val="24"/>
        </w:rPr>
        <w:t>gudanglinux</w:t>
      </w:r>
      <w:r w:rsidR="006112E9" w:rsidRPr="006112E9">
        <w:rPr>
          <w:rFonts w:cs="Times New Roman"/>
          <w:noProof/>
          <w:szCs w:val="24"/>
        </w:rPr>
        <w:t>, 2013. [Online]. Available: http://gudanglinux.com/glossary/geofencing/. [Accessed: 24-Oct-2018]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]</w:t>
      </w:r>
      <w:r w:rsidRPr="006112E9">
        <w:rPr>
          <w:rFonts w:cs="Times New Roman"/>
          <w:noProof/>
          <w:szCs w:val="24"/>
        </w:rPr>
        <w:tab/>
        <w:t xml:space="preserve">R. S. Pressman, </w:t>
      </w:r>
      <w:r w:rsidRPr="006112E9">
        <w:rPr>
          <w:rFonts w:cs="Times New Roman"/>
          <w:i/>
          <w:iCs/>
          <w:noProof/>
          <w:szCs w:val="24"/>
        </w:rPr>
        <w:t>Rekayasa Perangkat Lunak-Buku Satu, Pendekatan Praktisi (Edisi 7 )</w:t>
      </w:r>
      <w:r w:rsidRPr="006112E9">
        <w:rPr>
          <w:rFonts w:cs="Times New Roman"/>
          <w:noProof/>
          <w:szCs w:val="24"/>
        </w:rPr>
        <w:t>. Yogyakarta: Andi, 2012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3]</w:t>
      </w:r>
      <w:r w:rsidRPr="006112E9">
        <w:rPr>
          <w:rFonts w:cs="Times New Roman"/>
          <w:noProof/>
          <w:szCs w:val="24"/>
        </w:rPr>
        <w:tab/>
        <w:t xml:space="preserve">SLB C Sukapura, “Sejarah,” </w:t>
      </w:r>
      <w:r w:rsidRPr="006112E9">
        <w:rPr>
          <w:rFonts w:cs="Times New Roman"/>
          <w:i/>
          <w:iCs/>
          <w:noProof/>
          <w:szCs w:val="24"/>
        </w:rPr>
        <w:t>SLB C Sukapura</w:t>
      </w:r>
      <w:r w:rsidRPr="006112E9">
        <w:rPr>
          <w:rFonts w:cs="Times New Roman"/>
          <w:noProof/>
          <w:szCs w:val="24"/>
        </w:rPr>
        <w:t>, 2017. [Online]. Available: http://www.slbcsukapurabandung.sch.id/p/sejarah-singkat-slb-sukapura-bandung.html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4]</w:t>
      </w:r>
      <w:r w:rsidRPr="006112E9">
        <w:rPr>
          <w:rFonts w:cs="Times New Roman"/>
          <w:noProof/>
          <w:szCs w:val="24"/>
        </w:rPr>
        <w:tab/>
        <w:t xml:space="preserve">Salamadian, “VISI DAN MISI: Pengertian, Contoh &amp; Perbedaan Visi dan Misi,” </w:t>
      </w:r>
      <w:r w:rsidRPr="006112E9">
        <w:rPr>
          <w:rFonts w:cs="Times New Roman"/>
          <w:i/>
          <w:iCs/>
          <w:noProof/>
          <w:szCs w:val="24"/>
        </w:rPr>
        <w:t>salamadian</w:t>
      </w:r>
      <w:r w:rsidRPr="006112E9">
        <w:rPr>
          <w:rFonts w:cs="Times New Roman"/>
          <w:noProof/>
          <w:szCs w:val="24"/>
        </w:rPr>
        <w:t>, 2017. [Online]. Available: https://salamadian.com/pengertian-contoh-perbedaan-visi-dan-misi/. [Accessed: 30-Oct-2018]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5]</w:t>
      </w:r>
      <w:r w:rsidRPr="006112E9">
        <w:rPr>
          <w:rFonts w:cs="Times New Roman"/>
          <w:noProof/>
          <w:szCs w:val="24"/>
        </w:rPr>
        <w:tab/>
        <w:t xml:space="preserve">Zakky, “Pengertian Visi dan Misi Beserta Perbedaan dan Contohnya,” </w:t>
      </w:r>
      <w:r w:rsidRPr="006112E9">
        <w:rPr>
          <w:rFonts w:cs="Times New Roman"/>
          <w:i/>
          <w:iCs/>
          <w:noProof/>
          <w:szCs w:val="24"/>
        </w:rPr>
        <w:t>zonareferensi</w:t>
      </w:r>
      <w:r w:rsidRPr="006112E9">
        <w:rPr>
          <w:rFonts w:cs="Times New Roman"/>
          <w:noProof/>
          <w:szCs w:val="24"/>
        </w:rPr>
        <w:t>, 2018. [Online]. Available: https://www.zonareferensi.com/pengertian-visi-dan-misi-perbedaan/. [Accessed: 24-Oct-2018]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6]</w:t>
      </w:r>
      <w:r w:rsidRPr="006112E9">
        <w:rPr>
          <w:rFonts w:cs="Times New Roman"/>
          <w:noProof/>
          <w:szCs w:val="24"/>
        </w:rPr>
        <w:tab/>
        <w:t xml:space="preserve">Sugiyono, </w:t>
      </w:r>
      <w:r w:rsidRPr="006112E9">
        <w:rPr>
          <w:rFonts w:cs="Times New Roman"/>
          <w:i/>
          <w:iCs/>
          <w:noProof/>
          <w:szCs w:val="24"/>
        </w:rPr>
        <w:t>Metode Penelitian Admisintrasi</w:t>
      </w:r>
      <w:r w:rsidRPr="006112E9">
        <w:rPr>
          <w:rFonts w:cs="Times New Roman"/>
          <w:noProof/>
          <w:szCs w:val="24"/>
        </w:rPr>
        <w:t>. Bandung: Alfabeta, 2010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7]</w:t>
      </w:r>
      <w:r w:rsidRPr="006112E9">
        <w:rPr>
          <w:rFonts w:cs="Times New Roman"/>
          <w:noProof/>
          <w:szCs w:val="24"/>
        </w:rPr>
        <w:tab/>
        <w:t xml:space="preserve">S. S. Atmojo, “PENGEMBANGAN MEDIA BELAJAR TEKNIK DASAR,” </w:t>
      </w:r>
      <w:r w:rsidRPr="006112E9">
        <w:rPr>
          <w:rFonts w:cs="Times New Roman"/>
          <w:i/>
          <w:iCs/>
          <w:noProof/>
          <w:szCs w:val="24"/>
        </w:rPr>
        <w:t>Pengemb. MEDIA BELAJAR Tek. DASAR</w:t>
      </w:r>
      <w:r w:rsidRPr="006112E9">
        <w:rPr>
          <w:rFonts w:cs="Times New Roman"/>
          <w:noProof/>
          <w:szCs w:val="24"/>
        </w:rPr>
        <w:t>, p. 8, 2012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8]</w:t>
      </w:r>
      <w:r w:rsidRPr="006112E9">
        <w:rPr>
          <w:rFonts w:cs="Times New Roman"/>
          <w:noProof/>
          <w:szCs w:val="24"/>
        </w:rPr>
        <w:tab/>
        <w:t xml:space="preserve">J. HM, </w:t>
      </w:r>
      <w:r w:rsidRPr="006112E9">
        <w:rPr>
          <w:rFonts w:cs="Times New Roman"/>
          <w:i/>
          <w:iCs/>
          <w:noProof/>
          <w:szCs w:val="24"/>
        </w:rPr>
        <w:t>Sitem Teknologi Informasi</w:t>
      </w:r>
      <w:r w:rsidRPr="006112E9">
        <w:rPr>
          <w:rFonts w:cs="Times New Roman"/>
          <w:noProof/>
          <w:szCs w:val="24"/>
        </w:rPr>
        <w:t>. yogyakarta: Andi, 2005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9]</w:t>
      </w:r>
      <w:r w:rsidRPr="006112E9">
        <w:rPr>
          <w:rFonts w:cs="Times New Roman"/>
          <w:noProof/>
          <w:szCs w:val="24"/>
        </w:rPr>
        <w:tab/>
        <w:t xml:space="preserve">A. Kadir, </w:t>
      </w:r>
      <w:r w:rsidRPr="006112E9">
        <w:rPr>
          <w:rFonts w:cs="Times New Roman"/>
          <w:i/>
          <w:iCs/>
          <w:noProof/>
          <w:szCs w:val="24"/>
        </w:rPr>
        <w:t>Pengenalan Sistem Informasi</w:t>
      </w:r>
      <w:r w:rsidRPr="006112E9">
        <w:rPr>
          <w:rFonts w:cs="Times New Roman"/>
          <w:noProof/>
          <w:szCs w:val="24"/>
        </w:rPr>
        <w:t>. Yogyakarta: Andi, 2003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0]</w:t>
      </w:r>
      <w:r w:rsidRPr="006112E9">
        <w:rPr>
          <w:rFonts w:cs="Times New Roman"/>
          <w:noProof/>
          <w:szCs w:val="24"/>
        </w:rPr>
        <w:tab/>
        <w:t xml:space="preserve">M. Solahudin and A. Setiyadi, “PEMBANGUNAN SISTEM PEMANTAUAN ANAK DI SLB C SUKAPURA KIARACONDONG KOTA BANDUNG,” </w:t>
      </w:r>
      <w:r w:rsidRPr="006112E9">
        <w:rPr>
          <w:rFonts w:cs="Times New Roman"/>
          <w:i/>
          <w:iCs/>
          <w:noProof/>
          <w:szCs w:val="24"/>
        </w:rPr>
        <w:t>Pembang. Sist. PEMANTAUAN ANAK DI SLB C SUKAPURA KIARACONDONG KOTA BANDUNG</w:t>
      </w:r>
      <w:r w:rsidRPr="006112E9">
        <w:rPr>
          <w:rFonts w:cs="Times New Roman"/>
          <w:noProof/>
          <w:szCs w:val="24"/>
        </w:rPr>
        <w:t>, p. 8, 2018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1]</w:t>
      </w:r>
      <w:r w:rsidRPr="006112E9">
        <w:rPr>
          <w:rFonts w:cs="Times New Roman"/>
          <w:noProof/>
          <w:szCs w:val="24"/>
        </w:rPr>
        <w:tab/>
        <w:t xml:space="preserve">D. H. Awaliya, </w:t>
      </w:r>
      <w:r w:rsidRPr="006112E9">
        <w:rPr>
          <w:rFonts w:cs="Times New Roman"/>
          <w:i/>
          <w:iCs/>
          <w:noProof/>
          <w:szCs w:val="24"/>
        </w:rPr>
        <w:t>APLIKASI SISTEM PEMANTAUAN PROYEK PEMBANGUNAN INFRASTRUKTUR TELEKOMUNIKASI BERBASIS SMS (STUDI KASUS PADA PT. FASTINDO DENGAN LOKASI PROYEK DI PROPINSI LAMPUNG)</w:t>
      </w:r>
      <w:r w:rsidRPr="006112E9">
        <w:rPr>
          <w:rFonts w:cs="Times New Roman"/>
          <w:noProof/>
          <w:szCs w:val="24"/>
        </w:rPr>
        <w:t>. Bandung: Universitas Komputer Indonesia, 2006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2]</w:t>
      </w:r>
      <w:r w:rsidRPr="006112E9">
        <w:rPr>
          <w:rFonts w:cs="Times New Roman"/>
          <w:noProof/>
          <w:szCs w:val="24"/>
        </w:rPr>
        <w:tab/>
        <w:t xml:space="preserve">I. Gunawan, </w:t>
      </w:r>
      <w:r w:rsidRPr="006112E9">
        <w:rPr>
          <w:rFonts w:cs="Times New Roman"/>
          <w:i/>
          <w:iCs/>
          <w:noProof/>
          <w:szCs w:val="24"/>
        </w:rPr>
        <w:t>Pembangunan Sistem Pemantauan Hasil Uji Emisi Pada Sub Nidang Pemantauan dan Pencemaran Badan Pengelola Lingkungan Hidup Jawa Barat</w:t>
      </w:r>
      <w:r w:rsidRPr="006112E9">
        <w:rPr>
          <w:rFonts w:cs="Times New Roman"/>
          <w:noProof/>
          <w:szCs w:val="24"/>
        </w:rPr>
        <w:t>. Bandung: Universitas Komputer Indonesia, 2014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3]</w:t>
      </w:r>
      <w:r w:rsidRPr="006112E9">
        <w:rPr>
          <w:rFonts w:cs="Times New Roman"/>
          <w:noProof/>
          <w:szCs w:val="24"/>
        </w:rPr>
        <w:tab/>
        <w:t xml:space="preserve">A. Z. Fauzi, “Mengenal Anak Berkebutuhan Khusus,” </w:t>
      </w:r>
      <w:r w:rsidRPr="006112E9">
        <w:rPr>
          <w:rFonts w:cs="Times New Roman"/>
          <w:i/>
          <w:iCs/>
          <w:noProof/>
          <w:szCs w:val="24"/>
        </w:rPr>
        <w:t>geotimes</w:t>
      </w:r>
      <w:r w:rsidRPr="006112E9">
        <w:rPr>
          <w:rFonts w:cs="Times New Roman"/>
          <w:noProof/>
          <w:szCs w:val="24"/>
        </w:rPr>
        <w:t>, 2017. [Online]. Available: https://geotimes.co.id/opini/mengenal-anak-berkebutuhan-khusus/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4]</w:t>
      </w:r>
      <w:r w:rsidRPr="006112E9">
        <w:rPr>
          <w:rFonts w:cs="Times New Roman"/>
          <w:noProof/>
          <w:szCs w:val="24"/>
        </w:rPr>
        <w:tab/>
        <w:t xml:space="preserve">Krisnan, “Mengenal Anak Berkebutuhan Khusus (ABK) dan Pengembangannya,” </w:t>
      </w:r>
      <w:r w:rsidRPr="006112E9">
        <w:rPr>
          <w:rFonts w:cs="Times New Roman"/>
          <w:i/>
          <w:iCs/>
          <w:noProof/>
          <w:szCs w:val="24"/>
        </w:rPr>
        <w:t>meenta</w:t>
      </w:r>
      <w:r w:rsidRPr="006112E9">
        <w:rPr>
          <w:rFonts w:cs="Times New Roman"/>
          <w:noProof/>
          <w:szCs w:val="24"/>
        </w:rPr>
        <w:t>, 2017. [Online]. Available: https://meenta.net/anak-berkebutuhan-khusus-pengembangannya/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5]</w:t>
      </w:r>
      <w:r w:rsidRPr="006112E9">
        <w:rPr>
          <w:rFonts w:cs="Times New Roman"/>
          <w:noProof/>
          <w:szCs w:val="24"/>
        </w:rPr>
        <w:tab/>
        <w:t xml:space="preserve">Y. Nugraha, “Pembangunan Media Pembelajaran Interaktif Bahasa Indonesia Sebagai Penunjang Buku Tematik Kurikulum 2013 pada Tunagrahita Rendah Berbasis Desktop,” </w:t>
      </w:r>
      <w:r w:rsidRPr="006112E9">
        <w:rPr>
          <w:rFonts w:cs="Times New Roman"/>
          <w:i/>
          <w:iCs/>
          <w:noProof/>
          <w:szCs w:val="24"/>
        </w:rPr>
        <w:t>Pembang. Media Pembelajaran Interaktif Bhs. Indones. Sebagai Penunjang Buku Temat. Kurikulum 2013 pada Tunagrahita Rendah Berbas. Deskt.</w:t>
      </w:r>
      <w:r w:rsidRPr="006112E9">
        <w:rPr>
          <w:rFonts w:cs="Times New Roman"/>
          <w:noProof/>
          <w:szCs w:val="24"/>
        </w:rPr>
        <w:t>, p. 15, 2016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6]</w:t>
      </w:r>
      <w:r w:rsidRPr="006112E9">
        <w:rPr>
          <w:rFonts w:cs="Times New Roman"/>
          <w:noProof/>
          <w:szCs w:val="24"/>
        </w:rPr>
        <w:tab/>
        <w:t xml:space="preserve">M. D. M. Yusuf, </w:t>
      </w:r>
      <w:r w:rsidRPr="006112E9">
        <w:rPr>
          <w:rFonts w:cs="Times New Roman"/>
          <w:i/>
          <w:iCs/>
          <w:noProof/>
          <w:szCs w:val="24"/>
        </w:rPr>
        <w:t>Pendidikan Bagi Anak dengan Problema Belajar</w:t>
      </w:r>
      <w:r w:rsidRPr="006112E9">
        <w:rPr>
          <w:rFonts w:cs="Times New Roman"/>
          <w:noProof/>
          <w:szCs w:val="24"/>
        </w:rPr>
        <w:t>. yogyakarta: Andi, 2006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7]</w:t>
      </w:r>
      <w:r w:rsidRPr="006112E9">
        <w:rPr>
          <w:rFonts w:cs="Times New Roman"/>
          <w:noProof/>
          <w:szCs w:val="24"/>
        </w:rPr>
        <w:tab/>
        <w:t xml:space="preserve">N. Safaat, </w:t>
      </w:r>
      <w:r w:rsidRPr="006112E9">
        <w:rPr>
          <w:rFonts w:cs="Times New Roman"/>
          <w:i/>
          <w:iCs/>
          <w:noProof/>
          <w:szCs w:val="24"/>
        </w:rPr>
        <w:t>Android Pemrogaman Aplikasi Mobile Smartphone dan Tablet PC Berbasis Android</w:t>
      </w:r>
      <w:r w:rsidRPr="006112E9">
        <w:rPr>
          <w:rFonts w:cs="Times New Roman"/>
          <w:noProof/>
          <w:szCs w:val="24"/>
        </w:rPr>
        <w:t>. Bandung: Informatika Bandung, 2015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8]</w:t>
      </w:r>
      <w:r w:rsidRPr="006112E9">
        <w:rPr>
          <w:rFonts w:cs="Times New Roman"/>
          <w:noProof/>
          <w:szCs w:val="24"/>
        </w:rPr>
        <w:tab/>
        <w:t xml:space="preserve">Wahana Komputer, </w:t>
      </w:r>
      <w:r w:rsidRPr="006112E9">
        <w:rPr>
          <w:rFonts w:cs="Times New Roman"/>
          <w:i/>
          <w:iCs/>
          <w:noProof/>
          <w:szCs w:val="24"/>
        </w:rPr>
        <w:t>Android Programming With Eclipse</w:t>
      </w:r>
      <w:r w:rsidRPr="006112E9">
        <w:rPr>
          <w:rFonts w:cs="Times New Roman"/>
          <w:noProof/>
          <w:szCs w:val="24"/>
        </w:rPr>
        <w:t>. Yogyakarta: ANDI, 2013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19]</w:t>
      </w:r>
      <w:r w:rsidRPr="006112E9">
        <w:rPr>
          <w:rFonts w:cs="Times New Roman"/>
          <w:noProof/>
          <w:szCs w:val="24"/>
        </w:rPr>
        <w:tab/>
        <w:t xml:space="preserve">Habibie, “Apa Itu GPS dan Cara Kerjanya?,” </w:t>
      </w:r>
      <w:r w:rsidRPr="006112E9">
        <w:rPr>
          <w:rFonts w:cs="Times New Roman"/>
          <w:i/>
          <w:iCs/>
          <w:noProof/>
          <w:szCs w:val="24"/>
        </w:rPr>
        <w:t>superspring</w:t>
      </w:r>
      <w:r w:rsidRPr="006112E9">
        <w:rPr>
          <w:rFonts w:cs="Times New Roman"/>
          <w:noProof/>
          <w:szCs w:val="24"/>
        </w:rPr>
        <w:t>, 2013. [Online]. Available: http://www.superspring.co/apa-Itu-gps-dan-cara-kerjanya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0]</w:t>
      </w:r>
      <w:r w:rsidRPr="006112E9">
        <w:rPr>
          <w:rFonts w:cs="Times New Roman"/>
          <w:noProof/>
          <w:szCs w:val="24"/>
        </w:rPr>
        <w:tab/>
        <w:t xml:space="preserve">Mandalaya, “Pengertian GPS Cara Kerja GPS Dan Fungsi GPS,” </w:t>
      </w:r>
      <w:r w:rsidRPr="006112E9">
        <w:rPr>
          <w:rFonts w:cs="Times New Roman"/>
          <w:i/>
          <w:iCs/>
          <w:noProof/>
          <w:szCs w:val="24"/>
        </w:rPr>
        <w:t>mandalamaya</w:t>
      </w:r>
      <w:r w:rsidRPr="006112E9">
        <w:rPr>
          <w:rFonts w:cs="Times New Roman"/>
          <w:noProof/>
          <w:szCs w:val="24"/>
        </w:rPr>
        <w:t>, 2015. [Online]. Available: http://www.mandalamaya.com/pengertian-gps-cara-kerja-gps-dan-fungsi-gps/. [Accessed: 25-Oct-2018]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1]</w:t>
      </w:r>
      <w:r w:rsidRPr="006112E9">
        <w:rPr>
          <w:rFonts w:cs="Times New Roman"/>
          <w:noProof/>
          <w:szCs w:val="24"/>
        </w:rPr>
        <w:tab/>
        <w:t xml:space="preserve">H. Andrianto and A. Darmawan, </w:t>
      </w:r>
      <w:r w:rsidRPr="006112E9">
        <w:rPr>
          <w:rFonts w:cs="Times New Roman"/>
          <w:i/>
          <w:iCs/>
          <w:noProof/>
          <w:szCs w:val="24"/>
        </w:rPr>
        <w:t>Arduino Belajar Cepat dan Pemrograman</w:t>
      </w:r>
      <w:r w:rsidRPr="006112E9">
        <w:rPr>
          <w:rFonts w:cs="Times New Roman"/>
          <w:noProof/>
          <w:szCs w:val="24"/>
        </w:rPr>
        <w:t>. Bandung: Informatika Bandung, 2016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2]</w:t>
      </w:r>
      <w:r w:rsidRPr="006112E9">
        <w:rPr>
          <w:rFonts w:cs="Times New Roman"/>
          <w:noProof/>
          <w:szCs w:val="24"/>
        </w:rPr>
        <w:tab/>
        <w:t xml:space="preserve">M. F. Wicaksono, </w:t>
      </w:r>
      <w:r w:rsidRPr="006112E9">
        <w:rPr>
          <w:rFonts w:cs="Times New Roman"/>
          <w:i/>
          <w:iCs/>
          <w:noProof/>
          <w:szCs w:val="24"/>
        </w:rPr>
        <w:t>Mudah Belajar Mikrokontroler Arduino</w:t>
      </w:r>
      <w:r w:rsidRPr="006112E9">
        <w:rPr>
          <w:rFonts w:cs="Times New Roman"/>
          <w:noProof/>
          <w:szCs w:val="24"/>
        </w:rPr>
        <w:t>. Bandung: Informatika Bandung, 2017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3]</w:t>
      </w:r>
      <w:r w:rsidRPr="006112E9">
        <w:rPr>
          <w:rFonts w:cs="Times New Roman"/>
          <w:noProof/>
          <w:szCs w:val="24"/>
        </w:rPr>
        <w:tab/>
        <w:t xml:space="preserve">A. Dani, “sim800l ver2 gsm gprs module starting,” </w:t>
      </w:r>
      <w:r w:rsidRPr="006112E9">
        <w:rPr>
          <w:rFonts w:cs="Times New Roman"/>
          <w:i/>
          <w:iCs/>
          <w:noProof/>
          <w:szCs w:val="24"/>
        </w:rPr>
        <w:t>belajarduino.com</w:t>
      </w:r>
      <w:r w:rsidRPr="006112E9">
        <w:rPr>
          <w:rFonts w:cs="Times New Roman"/>
          <w:noProof/>
          <w:szCs w:val="24"/>
        </w:rPr>
        <w:t>, 2016. [Online]. Available: http://www.belajarduino.com/2016/08/sim800l-ver2-gsm-gprs-module-starting.html. [Accessed: 13-Nov-2018]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4]</w:t>
      </w:r>
      <w:r w:rsidRPr="006112E9">
        <w:rPr>
          <w:rFonts w:cs="Times New Roman"/>
          <w:noProof/>
          <w:szCs w:val="24"/>
        </w:rPr>
        <w:tab/>
        <w:t xml:space="preserve">B. Sunnarfrihantono, </w:t>
      </w:r>
      <w:r w:rsidRPr="006112E9">
        <w:rPr>
          <w:rFonts w:cs="Times New Roman"/>
          <w:i/>
          <w:iCs/>
          <w:noProof/>
          <w:szCs w:val="24"/>
        </w:rPr>
        <w:t>PHP dan MySQL untuk web</w:t>
      </w:r>
      <w:r w:rsidRPr="006112E9">
        <w:rPr>
          <w:rFonts w:cs="Times New Roman"/>
          <w:noProof/>
          <w:szCs w:val="24"/>
        </w:rPr>
        <w:t>. Yogyakarta: Andi, 2002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5]</w:t>
      </w:r>
      <w:r w:rsidRPr="006112E9">
        <w:rPr>
          <w:rFonts w:cs="Times New Roman"/>
          <w:noProof/>
          <w:szCs w:val="24"/>
        </w:rPr>
        <w:tab/>
        <w:t xml:space="preserve">Madcoms, </w:t>
      </w:r>
      <w:r w:rsidRPr="006112E9">
        <w:rPr>
          <w:rFonts w:cs="Times New Roman"/>
          <w:i/>
          <w:iCs/>
          <w:noProof/>
          <w:szCs w:val="24"/>
        </w:rPr>
        <w:t>Membongkar Misteri Adobe Dreamweaver CS6 dengan PHP &amp; MySQL</w:t>
      </w:r>
      <w:r w:rsidRPr="006112E9">
        <w:rPr>
          <w:rFonts w:cs="Times New Roman"/>
          <w:noProof/>
          <w:szCs w:val="24"/>
        </w:rPr>
        <w:t>. Yogyakarta: Andi, 2011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6]</w:t>
      </w:r>
      <w:r w:rsidRPr="006112E9">
        <w:rPr>
          <w:rFonts w:cs="Times New Roman"/>
          <w:noProof/>
          <w:szCs w:val="24"/>
        </w:rPr>
        <w:tab/>
        <w:t xml:space="preserve">A. Solichin, </w:t>
      </w:r>
      <w:r w:rsidRPr="006112E9">
        <w:rPr>
          <w:rFonts w:cs="Times New Roman"/>
          <w:i/>
          <w:iCs/>
          <w:noProof/>
          <w:szCs w:val="24"/>
        </w:rPr>
        <w:t>Pemrograman Web dengan PHP dan MySQL</w:t>
      </w:r>
      <w:r w:rsidRPr="006112E9">
        <w:rPr>
          <w:rFonts w:cs="Times New Roman"/>
          <w:noProof/>
          <w:szCs w:val="24"/>
        </w:rPr>
        <w:t>. Jakarta: Universitas Budi Luhur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6112E9">
        <w:rPr>
          <w:rFonts w:cs="Times New Roman"/>
          <w:noProof/>
          <w:szCs w:val="24"/>
        </w:rPr>
        <w:t>[27]</w:t>
      </w:r>
      <w:r w:rsidRPr="006112E9">
        <w:rPr>
          <w:rFonts w:cs="Times New Roman"/>
          <w:noProof/>
          <w:szCs w:val="24"/>
        </w:rPr>
        <w:tab/>
        <w:t xml:space="preserve">R. Mandar, </w:t>
      </w:r>
      <w:r w:rsidRPr="006112E9">
        <w:rPr>
          <w:rFonts w:cs="Times New Roman"/>
          <w:i/>
          <w:iCs/>
          <w:noProof/>
          <w:szCs w:val="24"/>
        </w:rPr>
        <w:t>Solusi Tepat Menjadi Pakar Adobe Dreamweaver CS6</w:t>
      </w:r>
      <w:r w:rsidRPr="006112E9">
        <w:rPr>
          <w:rFonts w:cs="Times New Roman"/>
          <w:noProof/>
          <w:szCs w:val="24"/>
        </w:rPr>
        <w:t>. Jakarta: PT. Elec Media Komputindo, 2017.</w:t>
      </w:r>
    </w:p>
    <w:p w:rsidR="006112E9" w:rsidRPr="006112E9" w:rsidRDefault="006112E9" w:rsidP="006112E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6112E9">
        <w:rPr>
          <w:rFonts w:cs="Times New Roman"/>
          <w:noProof/>
          <w:szCs w:val="24"/>
        </w:rPr>
        <w:t>[28]</w:t>
      </w:r>
      <w:r w:rsidRPr="006112E9">
        <w:rPr>
          <w:rFonts w:cs="Times New Roman"/>
          <w:noProof/>
          <w:szCs w:val="24"/>
        </w:rPr>
        <w:tab/>
        <w:t xml:space="preserve">E. Fernandes, “Pengertian ERD (Entity Relationship Diagram) Menurut Para Ahli,” </w:t>
      </w:r>
      <w:r w:rsidRPr="006112E9">
        <w:rPr>
          <w:rFonts w:cs="Times New Roman"/>
          <w:i/>
          <w:iCs/>
          <w:noProof/>
          <w:szCs w:val="24"/>
        </w:rPr>
        <w:t>dosenonline</w:t>
      </w:r>
      <w:r w:rsidRPr="006112E9">
        <w:rPr>
          <w:rFonts w:cs="Times New Roman"/>
          <w:noProof/>
          <w:szCs w:val="24"/>
        </w:rPr>
        <w:t>, 2017. [Online]. Available: http://www.dosenonline.com/2017/01/pengertian-erd-entity-relationship-diagram-menurut-para-ahli.html. [Accessed: 29-Nov-2018].</w:t>
      </w:r>
    </w:p>
    <w:p w:rsidR="00062214" w:rsidRDefault="00F84C5C">
      <w:pPr>
        <w:sectPr w:rsidR="00062214" w:rsidSect="0000347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2268" w:right="1701" w:bottom="1701" w:left="2268" w:header="709" w:footer="709" w:gutter="0"/>
          <w:pgNumType w:start="185"/>
          <w:cols w:space="708"/>
          <w:titlePg/>
          <w:docGrid w:linePitch="360"/>
        </w:sectPr>
      </w:pPr>
      <w:r>
        <w:fldChar w:fldCharType="end"/>
      </w:r>
    </w:p>
    <w:p w:rsidR="00741610" w:rsidRDefault="00741610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741610" w:rsidRPr="005A0FE2" w:rsidRDefault="00741610" w:rsidP="005A0FE2">
      <w:pPr>
        <w:pStyle w:val="Caption"/>
        <w:spacing w:line="360" w:lineRule="auto"/>
        <w:rPr>
          <w:sz w:val="32"/>
          <w:szCs w:val="32"/>
        </w:rPr>
      </w:pPr>
      <w:bookmarkStart w:id="2" w:name="_Toc2657425"/>
      <w:r w:rsidRPr="005A0FE2">
        <w:rPr>
          <w:sz w:val="32"/>
          <w:szCs w:val="32"/>
        </w:rPr>
        <w:t xml:space="preserve">LAMPIRAN </w:t>
      </w:r>
      <w:r w:rsidR="00D555A6" w:rsidRPr="005A0FE2">
        <w:rPr>
          <w:sz w:val="32"/>
          <w:szCs w:val="32"/>
        </w:rPr>
        <w:fldChar w:fldCharType="begin"/>
      </w:r>
      <w:r w:rsidR="00D555A6" w:rsidRPr="005A0FE2">
        <w:rPr>
          <w:sz w:val="32"/>
          <w:szCs w:val="32"/>
        </w:rPr>
        <w:instrText xml:space="preserve"> SEQ LAMPIRAN \* ALPHABETIC </w:instrText>
      </w:r>
      <w:r w:rsidR="00D555A6" w:rsidRPr="005A0FE2">
        <w:rPr>
          <w:sz w:val="32"/>
          <w:szCs w:val="32"/>
        </w:rPr>
        <w:fldChar w:fldCharType="separate"/>
      </w:r>
      <w:r w:rsidR="009951AE">
        <w:rPr>
          <w:noProof/>
          <w:sz w:val="32"/>
          <w:szCs w:val="32"/>
        </w:rPr>
        <w:t>A</w:t>
      </w:r>
      <w:r w:rsidR="00D555A6" w:rsidRPr="005A0FE2">
        <w:rPr>
          <w:sz w:val="32"/>
          <w:szCs w:val="32"/>
        </w:rPr>
        <w:fldChar w:fldCharType="end"/>
      </w:r>
      <w:r w:rsidR="00D555A6" w:rsidRPr="005A0FE2">
        <w:rPr>
          <w:sz w:val="32"/>
          <w:szCs w:val="32"/>
        </w:rPr>
        <w:t xml:space="preserve"> </w:t>
      </w:r>
      <w:r w:rsidR="00D555A6" w:rsidRPr="005A0FE2">
        <w:rPr>
          <w:sz w:val="32"/>
          <w:szCs w:val="32"/>
        </w:rPr>
        <w:br/>
      </w:r>
      <w:r w:rsidR="00EC191B" w:rsidRPr="005A0FE2">
        <w:rPr>
          <w:sz w:val="32"/>
          <w:szCs w:val="32"/>
        </w:rPr>
        <w:t xml:space="preserve">IMPLEMENTASI </w:t>
      </w:r>
      <w:r w:rsidRPr="005A0FE2">
        <w:rPr>
          <w:sz w:val="32"/>
          <w:szCs w:val="32"/>
        </w:rPr>
        <w:t>ANTARMUKA</w:t>
      </w:r>
      <w:bookmarkEnd w:id="2"/>
    </w:p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/>
    <w:p w:rsidR="00327776" w:rsidRDefault="00327776" w:rsidP="00327776">
      <w:pPr>
        <w:sectPr w:rsidR="00327776" w:rsidSect="00741610">
          <w:headerReference w:type="even" r:id="rId14"/>
          <w:footerReference w:type="even" r:id="rId15"/>
          <w:headerReference w:type="first" r:id="rId16"/>
          <w:footerReference w:type="first" r:id="rId17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:rsidR="005A0FE2" w:rsidRPr="00577AC6" w:rsidRDefault="005A0FE2" w:rsidP="00327776">
      <w:pPr>
        <w:jc w:val="center"/>
        <w:rPr>
          <w:b/>
          <w:sz w:val="28"/>
        </w:rPr>
      </w:pPr>
      <w:r w:rsidRPr="00577AC6">
        <w:rPr>
          <w:b/>
          <w:sz w:val="28"/>
        </w:rPr>
        <w:t>LAMPIRAN A</w:t>
      </w:r>
    </w:p>
    <w:p w:rsidR="00327776" w:rsidRDefault="00327776" w:rsidP="00327776">
      <w:pPr>
        <w:jc w:val="center"/>
        <w:rPr>
          <w:b/>
        </w:rPr>
      </w:pPr>
      <w:r w:rsidRPr="00577AC6">
        <w:rPr>
          <w:b/>
          <w:sz w:val="28"/>
        </w:rPr>
        <w:t>IMPLEMENTASI ANTARMUKA</w:t>
      </w:r>
    </w:p>
    <w:p w:rsidR="00327776" w:rsidRPr="00327776" w:rsidRDefault="00327776" w:rsidP="00327776">
      <w:pPr>
        <w:spacing w:after="0"/>
        <w:rPr>
          <w:b/>
        </w:rPr>
      </w:pPr>
    </w:p>
    <w:p w:rsidR="00327776" w:rsidRPr="00327776" w:rsidRDefault="00327776" w:rsidP="00327776">
      <w:pPr>
        <w:pStyle w:val="ListParagraph"/>
        <w:numPr>
          <w:ilvl w:val="0"/>
          <w:numId w:val="125"/>
        </w:numPr>
        <w:tabs>
          <w:tab w:val="left" w:pos="3090"/>
        </w:tabs>
        <w:rPr>
          <w:b/>
        </w:rPr>
      </w:pPr>
      <w:r w:rsidRPr="00327776">
        <w:rPr>
          <w:b/>
        </w:rPr>
        <w:t>Implementasi Antarmuka Bagian Kesiswaan</w:t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Login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06858A43" wp14:editId="4C15DDA4">
            <wp:extent cx="5039995" cy="2309495"/>
            <wp:effectExtent l="0" t="0" r="8255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Utam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7DE4CA58" wp14:editId="4D339624">
            <wp:extent cx="5039995" cy="2309495"/>
            <wp:effectExtent l="0" t="0" r="8255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tabs>
          <w:tab w:val="left" w:pos="3090"/>
        </w:tabs>
      </w:pPr>
    </w:p>
    <w:p w:rsidR="00327776" w:rsidRDefault="00327776" w:rsidP="00327776">
      <w:pPr>
        <w:tabs>
          <w:tab w:val="left" w:pos="3090"/>
        </w:tabs>
      </w:pPr>
    </w:p>
    <w:p w:rsidR="00327776" w:rsidRDefault="00327776" w:rsidP="00327776">
      <w:pPr>
        <w:tabs>
          <w:tab w:val="left" w:pos="3090"/>
        </w:tabs>
      </w:pPr>
    </w:p>
    <w:p w:rsidR="00327776" w:rsidRDefault="00327776" w:rsidP="00327776">
      <w:pPr>
        <w:tabs>
          <w:tab w:val="left" w:pos="3090"/>
        </w:tabs>
      </w:pPr>
    </w:p>
    <w:p w:rsidR="00327776" w:rsidRDefault="00327776" w:rsidP="00327776">
      <w:pPr>
        <w:tabs>
          <w:tab w:val="left" w:pos="3090"/>
        </w:tabs>
      </w:pPr>
    </w:p>
    <w:p w:rsidR="00822B0C" w:rsidRDefault="00822B0C" w:rsidP="00327776">
      <w:pPr>
        <w:tabs>
          <w:tab w:val="left" w:pos="3090"/>
        </w:tabs>
        <w:sectPr w:rsidR="00822B0C" w:rsidSect="00741610">
          <w:headerReference w:type="even" r:id="rId20"/>
          <w:footerReference w:type="even" r:id="rId21"/>
          <w:headerReference w:type="first" r:id="rId22"/>
          <w:footerReference w:type="first" r:id="rId23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Guru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4F13CCCD" wp14:editId="45A4B9A0">
            <wp:extent cx="5039995" cy="2309495"/>
            <wp:effectExtent l="0" t="0" r="8255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Sisw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5B721134" wp14:editId="420AEF2D">
            <wp:extent cx="5039995" cy="2309495"/>
            <wp:effectExtent l="0" t="0" r="8255" b="0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Orangtu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388671C8" wp14:editId="18C7D6BB">
            <wp:extent cx="5039995" cy="2309495"/>
            <wp:effectExtent l="0" t="0" r="8255" b="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Jabatan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45858BF1" wp14:editId="2F566562">
            <wp:extent cx="5039995" cy="2309495"/>
            <wp:effectExtent l="0" t="0" r="8255" b="0"/>
            <wp:docPr id="75" name="Picture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Kelas</w:t>
      </w:r>
    </w:p>
    <w:p w:rsidR="008D1E36" w:rsidRDefault="00327776" w:rsidP="008D1E3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207C295C" wp14:editId="564B7035">
            <wp:extent cx="5039995" cy="2309495"/>
            <wp:effectExtent l="0" t="0" r="8255" b="0"/>
            <wp:docPr id="81" name="Picture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Geofencing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271C8D87" wp14:editId="0D6E3994">
            <wp:extent cx="5039995" cy="2309495"/>
            <wp:effectExtent l="0" t="0" r="8255" b="0"/>
            <wp:docPr id="99" name="Picture 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6"/>
        </w:numPr>
        <w:tabs>
          <w:tab w:val="left" w:pos="3090"/>
        </w:tabs>
      </w:pPr>
      <w:r>
        <w:t>Halaman Data Device SMS Gateway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58A3ABD2" wp14:editId="1A0374F4">
            <wp:extent cx="5039995" cy="2309495"/>
            <wp:effectExtent l="0" t="0" r="8255" b="0"/>
            <wp:docPr id="107" name="Picture 10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Pr="008D1E36" w:rsidRDefault="00327776" w:rsidP="00327776">
      <w:pPr>
        <w:pStyle w:val="ListParagraph"/>
        <w:numPr>
          <w:ilvl w:val="0"/>
          <w:numId w:val="125"/>
        </w:numPr>
        <w:tabs>
          <w:tab w:val="left" w:pos="3090"/>
        </w:tabs>
        <w:rPr>
          <w:b/>
        </w:rPr>
      </w:pPr>
      <w:r w:rsidRPr="008D1E36">
        <w:rPr>
          <w:b/>
        </w:rPr>
        <w:t>Implementasi Antarmuka Kepala Sekolah</w:t>
      </w:r>
    </w:p>
    <w:p w:rsidR="00327776" w:rsidRDefault="00327776" w:rsidP="00327776">
      <w:pPr>
        <w:pStyle w:val="ListParagraph"/>
        <w:numPr>
          <w:ilvl w:val="0"/>
          <w:numId w:val="128"/>
        </w:numPr>
        <w:tabs>
          <w:tab w:val="left" w:pos="3090"/>
        </w:tabs>
      </w:pPr>
      <w:r>
        <w:t>Halaman Login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11AA6A11" wp14:editId="51B3D535">
            <wp:extent cx="4926363" cy="2257425"/>
            <wp:effectExtent l="0" t="0" r="7620" b="0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940207" cy="22637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8"/>
        </w:numPr>
        <w:tabs>
          <w:tab w:val="left" w:pos="3090"/>
        </w:tabs>
      </w:pPr>
      <w:r>
        <w:t>Halaman Utam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7B073395" wp14:editId="5E52D975">
            <wp:extent cx="5039995" cy="2309495"/>
            <wp:effectExtent l="0" t="0" r="8255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8"/>
        </w:numPr>
        <w:tabs>
          <w:tab w:val="left" w:pos="3090"/>
        </w:tabs>
      </w:pPr>
      <w:r>
        <w:t>Halaman Pemantauan Sisw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2B6D40EF" wp14:editId="1960EC17">
            <wp:extent cx="5039995" cy="2309495"/>
            <wp:effectExtent l="0" t="0" r="8255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8"/>
        </w:numPr>
        <w:tabs>
          <w:tab w:val="left" w:pos="3090"/>
        </w:tabs>
      </w:pPr>
      <w:r>
        <w:t>Halaman History Lokasi Siswa</w:t>
      </w:r>
    </w:p>
    <w:p w:rsidR="008D1E36" w:rsidRPr="008D1E36" w:rsidRDefault="00327776" w:rsidP="008D1E3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364DEAF9" wp14:editId="663C2A45">
            <wp:extent cx="5039995" cy="2309495"/>
            <wp:effectExtent l="0" t="0" r="8255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Pr="008D1E36" w:rsidRDefault="00327776" w:rsidP="00327776">
      <w:pPr>
        <w:pStyle w:val="ListParagraph"/>
        <w:numPr>
          <w:ilvl w:val="0"/>
          <w:numId w:val="125"/>
        </w:numPr>
        <w:tabs>
          <w:tab w:val="left" w:pos="3090"/>
        </w:tabs>
        <w:rPr>
          <w:b/>
        </w:rPr>
      </w:pPr>
      <w:r w:rsidRPr="008D1E36">
        <w:rPr>
          <w:b/>
        </w:rPr>
        <w:t>Implementasi Antarmuka Guru</w:t>
      </w:r>
    </w:p>
    <w:p w:rsidR="00327776" w:rsidRDefault="00327776" w:rsidP="00327776">
      <w:pPr>
        <w:pStyle w:val="ListParagraph"/>
        <w:numPr>
          <w:ilvl w:val="0"/>
          <w:numId w:val="129"/>
        </w:numPr>
        <w:tabs>
          <w:tab w:val="left" w:pos="3090"/>
        </w:tabs>
      </w:pPr>
      <w:r>
        <w:t>Halaman Login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2D2E94C6" wp14:editId="6F0E457F">
            <wp:extent cx="4926364" cy="2257425"/>
            <wp:effectExtent l="0" t="0" r="7620" b="0"/>
            <wp:docPr id="109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932159" cy="2260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9"/>
        </w:numPr>
        <w:tabs>
          <w:tab w:val="left" w:pos="3090"/>
        </w:tabs>
      </w:pPr>
      <w:r>
        <w:t>Halaman Utam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118D039D" wp14:editId="69D055DB">
            <wp:extent cx="5039995" cy="2309495"/>
            <wp:effectExtent l="0" t="0" r="8255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8D1E36">
      <w:pPr>
        <w:pStyle w:val="ListParagraph"/>
        <w:numPr>
          <w:ilvl w:val="0"/>
          <w:numId w:val="129"/>
        </w:numPr>
        <w:tabs>
          <w:tab w:val="left" w:pos="3090"/>
        </w:tabs>
      </w:pPr>
      <w:r>
        <w:t>Halaman History Lokasi Sisw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787A98C2" wp14:editId="12434164">
            <wp:extent cx="4884790" cy="2238375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914924" cy="2252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Pr="008D1E36" w:rsidRDefault="00327776" w:rsidP="00327776">
      <w:pPr>
        <w:pStyle w:val="ListParagraph"/>
        <w:numPr>
          <w:ilvl w:val="0"/>
          <w:numId w:val="125"/>
        </w:numPr>
        <w:tabs>
          <w:tab w:val="left" w:pos="3090"/>
        </w:tabs>
        <w:rPr>
          <w:b/>
        </w:rPr>
      </w:pPr>
      <w:r w:rsidRPr="008D1E36">
        <w:rPr>
          <w:b/>
        </w:rPr>
        <w:t>Implementasi Antarmuka Orangtua</w:t>
      </w:r>
    </w:p>
    <w:p w:rsidR="00327776" w:rsidRDefault="00327776" w:rsidP="00327776">
      <w:pPr>
        <w:pStyle w:val="ListParagraph"/>
        <w:numPr>
          <w:ilvl w:val="0"/>
          <w:numId w:val="127"/>
        </w:numPr>
        <w:tabs>
          <w:tab w:val="left" w:pos="3090"/>
        </w:tabs>
      </w:pPr>
      <w:r>
        <w:t>Halaman Login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393056FF" wp14:editId="0E863AEC">
            <wp:extent cx="5039995" cy="2309495"/>
            <wp:effectExtent l="0" t="0" r="8255" b="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7"/>
        </w:numPr>
        <w:tabs>
          <w:tab w:val="left" w:pos="3090"/>
        </w:tabs>
      </w:pPr>
      <w:r>
        <w:t>Halaman Utam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4E8F31BF" wp14:editId="66744733">
            <wp:extent cx="5039995" cy="2309495"/>
            <wp:effectExtent l="0" t="0" r="8255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7"/>
        </w:numPr>
        <w:tabs>
          <w:tab w:val="left" w:pos="3090"/>
        </w:tabs>
      </w:pPr>
      <w:r>
        <w:t>Halaman History Lokasi Siswa</w:t>
      </w:r>
    </w:p>
    <w:p w:rsidR="00327776" w:rsidRDefault="00327776" w:rsidP="00327776">
      <w:pPr>
        <w:tabs>
          <w:tab w:val="left" w:pos="3090"/>
        </w:tabs>
      </w:pPr>
      <w:r>
        <w:rPr>
          <w:noProof/>
          <w:lang w:eastAsia="id-ID"/>
        </w:rPr>
        <w:drawing>
          <wp:inline distT="0" distB="0" distL="0" distR="0" wp14:anchorId="15DC4F10" wp14:editId="3FD1E2FE">
            <wp:extent cx="4947148" cy="2266950"/>
            <wp:effectExtent l="0" t="0" r="635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967292" cy="2276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7776" w:rsidRDefault="00327776" w:rsidP="00327776">
      <w:pPr>
        <w:pStyle w:val="ListParagraph"/>
        <w:numPr>
          <w:ilvl w:val="0"/>
          <w:numId w:val="127"/>
        </w:numPr>
        <w:tabs>
          <w:tab w:val="left" w:pos="3090"/>
        </w:tabs>
      </w:pPr>
      <w:r>
        <w:t>Halaman Setting Geofencing</w:t>
      </w:r>
    </w:p>
    <w:p w:rsidR="00D555A6" w:rsidRDefault="00327776" w:rsidP="008D1E36">
      <w:pPr>
        <w:sectPr w:rsidR="00D555A6" w:rsidSect="00822B0C">
          <w:headerReference w:type="default" r:id="rId38"/>
          <w:footerReference w:type="default" r:id="rId39"/>
          <w:headerReference w:type="first" r:id="rId40"/>
          <w:footerReference w:type="first" r:id="rId41"/>
          <w:pgSz w:w="11906" w:h="16838"/>
          <w:pgMar w:top="2268" w:right="1701" w:bottom="1701" w:left="2268" w:header="709" w:footer="709" w:gutter="0"/>
          <w:pgNumType w:start="2"/>
          <w:cols w:space="708"/>
          <w:titlePg/>
          <w:docGrid w:linePitch="360"/>
        </w:sectPr>
      </w:pPr>
      <w:r>
        <w:rPr>
          <w:noProof/>
          <w:lang w:eastAsia="id-ID"/>
        </w:rPr>
        <w:drawing>
          <wp:inline distT="0" distB="0" distL="0" distR="0" wp14:anchorId="71FDFD5E" wp14:editId="37EDE9D9">
            <wp:extent cx="5039995" cy="2309495"/>
            <wp:effectExtent l="0" t="0" r="8255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309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429E8" w:rsidRDefault="00E429E8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D555A6" w:rsidRPr="005A0FE2" w:rsidRDefault="00D555A6" w:rsidP="00BE0CA9">
      <w:pPr>
        <w:pStyle w:val="Caption"/>
        <w:spacing w:after="0" w:line="360" w:lineRule="auto"/>
        <w:rPr>
          <w:sz w:val="32"/>
        </w:rPr>
      </w:pPr>
      <w:bookmarkStart w:id="3" w:name="_Toc2657426"/>
      <w:r w:rsidRPr="005A0FE2">
        <w:rPr>
          <w:sz w:val="32"/>
        </w:rPr>
        <w:t xml:space="preserve">LAMPIRAN </w:t>
      </w:r>
      <w:r w:rsidRPr="005A0FE2">
        <w:rPr>
          <w:sz w:val="32"/>
        </w:rPr>
        <w:fldChar w:fldCharType="begin"/>
      </w:r>
      <w:r w:rsidRPr="005A0FE2">
        <w:rPr>
          <w:sz w:val="32"/>
        </w:rPr>
        <w:instrText xml:space="preserve"> SEQ LAMPIRAN \* ALPHABETIC </w:instrText>
      </w:r>
      <w:r w:rsidRPr="005A0FE2">
        <w:rPr>
          <w:sz w:val="32"/>
        </w:rPr>
        <w:fldChar w:fldCharType="separate"/>
      </w:r>
      <w:r w:rsidR="009951AE">
        <w:rPr>
          <w:noProof/>
          <w:sz w:val="32"/>
        </w:rPr>
        <w:t>B</w:t>
      </w:r>
      <w:r w:rsidRPr="005A0FE2">
        <w:rPr>
          <w:sz w:val="32"/>
        </w:rPr>
        <w:fldChar w:fldCharType="end"/>
      </w:r>
      <w:r w:rsidR="005A46A6" w:rsidRPr="005A0FE2">
        <w:rPr>
          <w:sz w:val="32"/>
        </w:rPr>
        <w:t xml:space="preserve"> </w:t>
      </w:r>
      <w:r w:rsidR="005A46A6" w:rsidRPr="005A0FE2">
        <w:rPr>
          <w:sz w:val="32"/>
        </w:rPr>
        <w:br/>
      </w:r>
      <w:r w:rsidR="00BE0CA9">
        <w:rPr>
          <w:sz w:val="32"/>
        </w:rPr>
        <w:t>HASIL PENGUJIAN</w:t>
      </w:r>
      <w:bookmarkEnd w:id="3"/>
    </w:p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65E3A" w:rsidRDefault="00565E3A" w:rsidP="005A46A6">
      <w:pPr>
        <w:sectPr w:rsidR="00565E3A" w:rsidSect="00741610">
          <w:headerReference w:type="first" r:id="rId43"/>
          <w:footerReference w:type="first" r:id="rId44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:rsidR="005A46A6" w:rsidRDefault="005A46A6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5A46A6" w:rsidRDefault="005A46A6" w:rsidP="005A0FE2">
      <w:pPr>
        <w:pStyle w:val="Caption"/>
        <w:spacing w:line="360" w:lineRule="auto"/>
      </w:pPr>
      <w:bookmarkStart w:id="4" w:name="_Toc2657427"/>
      <w:r w:rsidRPr="005A0FE2">
        <w:rPr>
          <w:sz w:val="32"/>
        </w:rPr>
        <w:t xml:space="preserve">LAMPIRAN </w:t>
      </w:r>
      <w:r w:rsidRPr="005A0FE2">
        <w:rPr>
          <w:sz w:val="32"/>
        </w:rPr>
        <w:fldChar w:fldCharType="begin"/>
      </w:r>
      <w:r w:rsidRPr="005A0FE2">
        <w:rPr>
          <w:sz w:val="32"/>
        </w:rPr>
        <w:instrText xml:space="preserve"> SEQ LAMPIRAN \* ALPHABETIC </w:instrText>
      </w:r>
      <w:r w:rsidRPr="005A0FE2">
        <w:rPr>
          <w:sz w:val="32"/>
        </w:rPr>
        <w:fldChar w:fldCharType="separate"/>
      </w:r>
      <w:r w:rsidR="009951AE">
        <w:rPr>
          <w:noProof/>
          <w:sz w:val="32"/>
        </w:rPr>
        <w:t>C</w:t>
      </w:r>
      <w:r w:rsidRPr="005A0FE2">
        <w:rPr>
          <w:sz w:val="32"/>
        </w:rPr>
        <w:fldChar w:fldCharType="end"/>
      </w:r>
      <w:r w:rsidRPr="005A0FE2">
        <w:rPr>
          <w:sz w:val="32"/>
        </w:rPr>
        <w:t xml:space="preserve"> </w:t>
      </w:r>
      <w:r w:rsidRPr="005A0FE2">
        <w:rPr>
          <w:sz w:val="32"/>
        </w:rPr>
        <w:br/>
        <w:t>LISTING PROGRAM</w:t>
      </w:r>
      <w:bookmarkEnd w:id="4"/>
    </w:p>
    <w:p w:rsidR="00A87BAA" w:rsidRDefault="00A87BAA" w:rsidP="005A46A6">
      <w:pPr>
        <w:sectPr w:rsidR="00A87BAA" w:rsidSect="00741610">
          <w:headerReference w:type="first" r:id="rId45"/>
          <w:footerReference w:type="first" r:id="rId46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:rsidR="005A0FE2" w:rsidRPr="005A0FE2" w:rsidRDefault="005A0FE2" w:rsidP="005A0FE2">
      <w:pPr>
        <w:spacing w:after="0" w:line="360" w:lineRule="auto"/>
        <w:jc w:val="center"/>
        <w:rPr>
          <w:b/>
          <w:sz w:val="28"/>
        </w:rPr>
      </w:pPr>
      <w:r w:rsidRPr="005A0FE2">
        <w:rPr>
          <w:b/>
          <w:sz w:val="28"/>
        </w:rPr>
        <w:t>LAMPIRAN C</w:t>
      </w:r>
    </w:p>
    <w:p w:rsidR="005A46A6" w:rsidRDefault="00A87BAA" w:rsidP="005A0FE2">
      <w:pPr>
        <w:spacing w:after="0" w:line="360" w:lineRule="auto"/>
        <w:jc w:val="center"/>
        <w:rPr>
          <w:b/>
        </w:rPr>
      </w:pPr>
      <w:r w:rsidRPr="005A0FE2">
        <w:rPr>
          <w:b/>
          <w:sz w:val="28"/>
        </w:rPr>
        <w:t>LISTING PROGRAM</w:t>
      </w:r>
    </w:p>
    <w:p w:rsidR="00A87BAA" w:rsidRDefault="00A87BAA" w:rsidP="00A87BAA">
      <w:pPr>
        <w:jc w:val="center"/>
        <w:rPr>
          <w:b/>
        </w:rPr>
      </w:pPr>
    </w:p>
    <w:p w:rsidR="00A87BAA" w:rsidRDefault="00A87BAA" w:rsidP="00A87BAA">
      <w:pPr>
        <w:pStyle w:val="ListParagraph"/>
        <w:numPr>
          <w:ilvl w:val="0"/>
          <w:numId w:val="135"/>
        </w:numPr>
        <w:jc w:val="left"/>
        <w:rPr>
          <w:b/>
        </w:rPr>
      </w:pPr>
      <w:r w:rsidRPr="00A87BAA">
        <w:rPr>
          <w:b/>
        </w:rPr>
        <w:t>cron_job_update_status_siswa.php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&lt;?php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require "koneksi.php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ink = koneksi_db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function jarak_titik( $latitudeFrom, $longitudeFrom, $latitudeTo, $longitudeTo, $earthRadius = 6371000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convert from degrees to radians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atFrom = deg2rad($latitudeFrom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onFrom = deg2rad($longitudeFrom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atTo = deg2rad($latitudeTo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onTo = deg2rad($longitudeTo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atDelta = $latTo - $latFrom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lonDelta = $lonTo - $lonFrom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angle = 2 * asin( sqrt( pow( sin( $latDelta / 2 ), 2 ) + cos( $latFrom ) * cos( $latTo ) * pow( sin( $lonDelta / 2 ), 2 ) )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return $angle * $earthRadius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function inside( $point = array(), $vs = array(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ray-casting algorithm based on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http://www.ecse.rpi.edu/Homepages/wrf/Research/Short_Notes/pnpoly.html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x = $point[ 0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y = $point[ 1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inside = 'no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for ( $i = 0, $j = count( $vs ) - 1; $i &lt; count( $vs ); $j = $i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xi = $vs[ $i ][ 0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yi = $vs[ $i ][ 1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xj = $vs[ $j ][ 0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yj = $vs[ $j ][ 1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intersect = ( ( $yi &gt; $y ) != ( $yj &gt; $y ) ) &amp;&amp; ( $x &lt; ( $xj - $xi ) * ( $y - $yi ) / ( $yj - $yi ) + $x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$intersect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inside = 'yes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return $inside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ambil jumlah geofencing sekolah $sql_geofencing_sekolah = "SELECT id_geofencing FROM `tb_geofencing` WHERE jenis='sekolah' and status='0'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res_geofencing_sekolah = mysqli_query($link,$sql_geofencing_sekolah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jumlah_geofencing_sekolah = mysqli_num_rows( $res_geofencing_sekolah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data_json_geofencing_sekolah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while ( $data_geofencing_sekolah = mysqli_fetch_assoc( $res_geofencing_sekolah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data_json_geofencing_sekolah[] = $data_geofencing_sekolah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ambil data guru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sql_guru = "select nuptk,nama,latitude,longitude from tb_guru where latitude is not null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res_guru = mysqli_query( $link, $sql_guru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data_json_guru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while ( $data_guru = mysqli_fetch_assoc( $res_guru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data_json_guru[] = $data_guru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ambil data siswa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sql_siswa = "select CURDATE() tanggal_sekarang,TIME_FORMAT(now(), '%H:%i:%s') waktu,tb_siswa.nama,tb_siswa.baterai,tb_siswa.nis,tb_siswa.lat,tb_siswa.longitude,tb_siswa.status,tb_kelas.kelas,tb_kelas.jam_masuk,tb_kelas.jam_keluar,tb_siswa.id_orangtua from tb_siswa JOIN tb_kelas ON tb_siswa.id_kelas=tb_kelas.id_kelas where tb_siswa.lat IS NOT NULL AND tb_siswa.status != 1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$res_siswa = mysqli_query( $link, $sql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while ( $data_siswa = mysqli_fetch_array( $res_siswa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ambil data geofencing orangtua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sql_geofencing_orangtua = "SELECT `id_geofencing` FROM `tb_geofencing` WHERE `id_user`='" . $data_siswa[ 'id_orangtua' ] . "' and status='0'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res_geofencing_orangtua = mysqli_query( $link, $sql_geofencing_orangtu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jumlah_geofencing_orangtua = mysqli_num_rows( $res_geofencing_orangtu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data_json_geofencing_orangtua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while ( $data_geofencing_orangtua = mysqli_fetch_assoc( $res_geofencing_orangtua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a_json_geofencing_orangtua[] = $data_geofencing_orangtua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</w:t>
      </w:r>
      <w:r w:rsidRPr="00A87BAA">
        <w:rPr>
          <w:rFonts w:ascii="Courier New" w:hAnsi="Courier New" w:cs="Courier New"/>
          <w:sz w:val="18"/>
          <w:szCs w:val="18"/>
        </w:rPr>
        <w:tab/>
        <w:t>echo $jumlah_geofencing_orangtua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ambil data orangtua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sql_orangtua = "SELECT latitude,longitude FROM `tb_orangtua` WHERE id_orangtua='" . $data_siswa[ 'id_orangtua' ] . "'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res_orangtua = mysqli_query( $link, $sql_orangtu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data_json_orangtua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while ( $data_orangtua = mysqli_fetch_assoc( $res_orangtua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a_json_orangtua[] = $data_orangtua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</w:t>
      </w:r>
      <w:r w:rsidRPr="00A87BAA">
        <w:rPr>
          <w:rFonts w:ascii="Courier New" w:hAnsi="Courier New" w:cs="Courier New"/>
          <w:sz w:val="18"/>
          <w:szCs w:val="18"/>
        </w:rPr>
        <w:tab/>
        <w:t>default variabel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cek_jadwal = "no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cek_dalam_sekolah = "no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cek_dalam_rumah = "no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cek_dekat_guru = "no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cek_dekat_orangtua = "no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cek_telat = "no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ubah_status = "tetap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pengecekan jadwal sekolah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$jam_sekarang = $data_siswa[ 'waktu' ]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$hari != 'Saturday' &amp;&amp; $hari != 'Sunday'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data_siswa[ 'jam_masuk' ] &lt;= $jam_sekarang &amp;&amp; $jam_sekarang &lt;= $data_siswa[ 'jam_keluar' ]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jadwal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$data_siswa[ 'nama' ] . '&lt;br&gt; 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jadwal : ' . $cek_jadwal . '&lt;br&gt; 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pengecekan siswa di sekolah atau tidak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for ( $i = 0; $i &lt; $jumlah_geofencing_sekolah; $i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//ambil data koordinat sekolah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koordinat_sekolah = "SELECT tb_geofencing.bentuk,tb_geofencing.nama,tb_koordinat.latitude,tb_koordinat.longitude,tb_koordinat.radius FROM `tb_geofencing` JOIN tb_koordinat ON tb_geofencing.id_geofencing=tb_koordinat.id_geofencing WHERE jenis='sekolah' AND tb_koordinat.id_geofencing='" . $data_json_geofencing_sekolah[ $i ][ 'id_geofencing' ] . "'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koordinat_sekolah = mysqli_query( $link, $sql_koordinat_sekolah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a_json_koordinat_sekolah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while ( $data_koordinat_sekolah = mysqli_fetch_assoc( $res_koordinat_sekolah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a_json_koordinat_sekolah[] = $data_koordinat_sekolah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</w:t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echo $data_json_geofencing_sekolah[ $i ][ 'id_geofencing' ].'&lt;br&gt;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data_json_koordinat_sekolah[ 0 ][ 'bentuk' ] == "circle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jarak_siswa_sekolah = jarak_titik( $data_siswa[ 'lat' ], $data_siswa[ 'longitude' ], $data_json_koordinat_sekolah[ 0 ][ 'latitude' ], $data_json_koordinat_sekolah[ 0 ][ 'longitude' ]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jarak_siswa_sekolah &lt;= $data_json_koordinat_sekolah[ 0 ][ 'radius' ]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dalam_sekolah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break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 else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polygon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for ( $j = 0; $j &lt; count( $data_json_koordinat_sekolah ); $j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array_push( $polygon, array( $data_json_koordinat_sekolah[ $j ][ 'latitude' ], $data_json_koordinat_sekolah[ $j ][ 'longitude' ] )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inside( array( $data_siswa[ 'lat' ], $data_siswa[ 'longitude' ] ), $polygon ) == "yes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dalam_sekolah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break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dalam sekolah : ' . $cek_dalam_sekolah . '&lt;br&gt;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pengecekan siswa yes rumah atau tidak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for ( $i = 0; $i &lt; $jumlah_geofencing_orangtua; $i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//ambil data koordinat rumah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koordinat_orangtua = "SELECT tb_geofencing.bentuk,tb_koordinat.latitude,tb_koordinat.longitude,tb_koordinat.radius FROM `tb_geofencing` JOIN tb_koordinat ON tb_geofencing.id_geofencing=tb_koordinat.id_geofencing WHERE tb_koordinat.id_geofencing='" . $data_json_geofencing_orangtua[ $i ][ 'id_geofencing' ] . "'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koordinat_orangtua = mysqli_query( $link, $sql_koordinat_orangtu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a_json_koordinat_orangtua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while ( $data_koordinat_orangtua = mysqli_fetch_assoc( $res_koordinat_orangtua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a_json_koordinat_orangtua[] = $data_koordinat_orangtua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data_json_koordinat_orangtua[ 0 ][ 'bentuk' ] == "circle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jarak_siswa_rumah = jarak_titik( $data_siswa[ 'lat' ], $data_siswa[ 'longitude' ], $data_json_koordinat_orangtua[ 0 ][ 'latitude' ], $data_json_koordinat_orangtua[ 0 ][ 'longitude' ]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jarak_siswa_rumah &lt;= $data_json_koordinat_orangtua[ 0 ][ 'radius' ]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dalam_rumah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break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 else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polygon = array(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for ( $j = 0; $j &lt; count( $data_json_koordinat_orangtua ); $j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array_push( $polygon, array( $data_json_koordinat_orangtua[ $j ][ 'latitude' ], $data_json_koordinat_orangtua[ $j ][ 'longitude' ] )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inside( array( $data_siswa[ 'lat' ], $data_siswa[ 'longitude' ] ), $polygon ) == "yes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dalam_rumah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break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dalam rumah : ' . $cek_dalam_rumah . '&lt;br&gt;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pengecekan siswa dekat guru atau tidak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for ( $i = 0; $i &lt; count( $data_json_guru ); $i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jarak_siswa_guru = jarak_titik( $data_siswa[ 'lat' ], $data_siswa[ 'longitude' ], $data_json_guru[ $i ][ 'latitude' ], $data_json_guru[ $i ][ 'longitude' ]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jarak_siswa_guru &lt;= 10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dekat_guru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break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dekat guru : ' . $cek_dekat_guru . '&lt;br&gt; 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//</w:t>
      </w:r>
      <w:r w:rsidRPr="00A87BAA">
        <w:rPr>
          <w:rFonts w:ascii="Courier New" w:hAnsi="Courier New" w:cs="Courier New"/>
          <w:sz w:val="18"/>
          <w:szCs w:val="18"/>
        </w:rPr>
        <w:tab/>
        <w:t>pengecekan siswa dekat orangtua atau tidak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for ( $i = 0; $i &lt; count( $data_json_orangtua ); $i++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jarak_siswa_orangtua = jarak_titik( $data_siswa[ 'lat' ], $data_siswa[ 'longitude' ], $data_json_orangtua[ $i ][ 'latitude' ], $data_json_orangtua[ $i ][ 'longitude' ]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jarak_siswa_orangtua &lt;= 10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cek_dekat_orangtua = "yes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break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dekat orangtua : ' . $cek_dekat_orangtua . '&lt;br&gt; 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baterai : ' . $data_siswa[ 'baterai' ] . '&lt;br&gt; 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( $cek_jadwal == "yes" &amp;&amp; ( $cek_dalam_sekolah == "yes" || $cek_dekat_guru == "yes" ) ) &amp;&amp; $data_siswa[ 'baterai' ] &gt; 15 &amp;&amp; ($data_siswa[ 'status' ] != 0 &amp;&amp; $data_siswa[ 'status' ] != 6)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0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 else if($data_siswa[ 'status' ] != 6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telat = "SELECT `id_notifikasi` FROM `tb_notifikasi` WHERE `waktu` LIKE '" . $data_siswa[ 'tanggal_sekarang' ] . "%' AND `pesan_notif`='belum masuk sekolah' AND `nis`='" . $data_siswa[ 'nis' ] . "'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telat = mysqli_query( $link, $sql_telat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ketemu_telat = mysqli_num_rows( $res_telat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etime1 = strtotime( $data_siswa[ 'jam_masuk' ]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datetime2 = strtotime( $jam_sekarang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interval = $datetime2 - $datetime1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minutes = round( $interval / 60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cek_jadwal == "yes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minutes &gt;= 30 &amp;&amp; $data_siswa[ 'status' ] != 0 &amp;&amp; $ketemu_telat == 0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belum masuk sekol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</w:t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echo '&lt;strong&gt;' . $ubah_status . '&lt;/strong&gt;&lt;br&gt;&lt;br&gt;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//</w:t>
      </w:r>
      <w:r w:rsidRPr="00A87BAA">
        <w:rPr>
          <w:rFonts w:ascii="Courier New" w:hAnsi="Courier New" w:cs="Courier New"/>
          <w:sz w:val="18"/>
          <w:szCs w:val="18"/>
        </w:rPr>
        <w:tab/>
        <w:t>( $data_siswa[ 'status' ] != 7 &amp;&amp; $data_siswa[ 'status' ] != 9 ) &amp;&amp; $data_siswa[ 'status' ] != 2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$cek_jadwal == "yes" &amp;&amp; $cek_dalam_sekolah == "no" &amp;&amp; $cek_dekat_guru == "no" &amp;&amp; $cek_dalam_rumah == "no" &amp;&amp; $cek_dekat_orangtua == "no" &amp;&amp; $data_siswa[ 'baterai' ] &gt; 15 &amp;&amp; ( $data_siswa[ 'status' ] == 0 || $data_siswa[ 'status' ] == 3 ) 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2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$data_siswa[ 'status' ] == 0 &amp;&amp; $data_siswa[ 'baterai' ] &lt;= 15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3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$data_siswa[ 'status' ] == 2 &amp;&amp; $data_siswa[ 'baterai' ] &lt;= 15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4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$cek_jadwal == "no" &amp;&amp; ( $cek_dalam_sekolah == "yes" || $cek_dekat_guru == "yes" ) &amp;&amp; $cek_dalam_rumah == "no" &amp;&amp; $cek_dekat_orangtua == "no" &amp;&amp; $data_siswa[ 'status' ] != 5 &amp;&amp; $data_siswa[ 'status' ] != 7 &amp;&amp; $data_siswa[ 'status' ] != 9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5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( $cek_dalam_rumah == "yes" || $cek_dekat_orangtua == "yes" ) &amp;&amp; $data_siswa[ 'baterai' ] &gt; 15 &amp;&amp; ( $data_siswa[ 'status' ] != 6 &amp;&amp; $data_siswa[ 'status' ] != 3 )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6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( $data_siswa[ 'status' ] == 6 || $data_siswa[ 'status' ] == 8 || $data_siswa[ 'status' ] == 9 ) &amp;&amp; $cek_dalam_rumah == "no" &amp;&amp; $cek_dekat_orangtua == "no" &amp;&amp; $data_siswa[ 'baterai' ] &gt; 15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7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( $cek_dalam_rumah == "yes" || $cek_dekat_orangtua == "yes" ) &amp;&amp; $data_siswa[ 'baterai' ] &lt;= 15 &amp;&amp; $data_siswa[ 'status' ] != 8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8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 ( ( $data_siswa[ 'status' ] == 6 || $data_siswa[ 'status' ] == 8 || $data_siswa[ 'status' ] == 7 ) &amp;&amp; $cek_dalam_rumah == "no" &amp;&amp; $cek_dekat_orangtua == "no" &amp;&amp; $data_siswa[ 'baterai' ] &lt;= 15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ubah_status = "jadi 9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echo '&lt;strong&gt;' . $ubah_status . '&lt;/strong&gt;&lt;br&gt;&lt;br&gt;'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if($ubah_status=="jadi 0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0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data_siswa[ 'status' ] == 5 || $data_siswa[ 'status' ] == 6 || $data_siswa[ 'status' ] == 7 || $data_siswa[ 'status' ] == 8 || $data_siswa[ 'status' ] == 9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masuk sekol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 else if ( $data_siswa[ 'status' ] == 2 || $data_siswa[ 'status' ] == 4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kembali ke sekol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2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2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keluar sekol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3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3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baterai lemah sekol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4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4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keluar sekolah dan baterai lem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5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5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pulang sekol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6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6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if ( $cek_dalam_rumah == "yes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di rum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 else if ( $cek_dekat_orangtua == "yes" ) 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di dekat orangtua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7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7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keluar rum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8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8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baterai lemah rum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else if($ubah_status=="jadi 9"){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ubah_status_siswa = "UPDATE `tb_siswa` SET `status`='9' WHERE nis='" . $data_siswa[ 'nis' ] . "';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ubah_status_siswa = mysqli_query( $link, $sql_ubah_status_siswa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sql_insert_notifikasi = "INSERT INTO `tb_notifikasi`(`id_notifikasi`, `nis`, `nuptk`, `pesan_notif`, `waktu`, `status`) VALUES (NULL,'" . $data_siswa[ 'nis' ] . "',NULL,'keluar rumah dan baterai lemah',CURRENT_TIMESTAMP,'0')"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</w:r>
      <w:r w:rsidRPr="00A87BAA">
        <w:rPr>
          <w:rFonts w:ascii="Courier New" w:hAnsi="Courier New" w:cs="Courier New"/>
          <w:sz w:val="18"/>
          <w:szCs w:val="18"/>
        </w:rPr>
        <w:tab/>
        <w:t>$res_insert_notifikasi = mysqli_query( $link, $sql_insert_notifikasi );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ab/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}</w:t>
      </w: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</w:p>
    <w:p w:rsidR="00A87BAA" w:rsidRPr="00A87BAA" w:rsidRDefault="00A87BAA" w:rsidP="00A87BAA">
      <w:pPr>
        <w:spacing w:after="0" w:line="240" w:lineRule="auto"/>
        <w:rPr>
          <w:rFonts w:ascii="Courier New" w:hAnsi="Courier New" w:cs="Courier New"/>
          <w:sz w:val="18"/>
          <w:szCs w:val="18"/>
        </w:rPr>
      </w:pPr>
      <w:r w:rsidRPr="00A87BAA">
        <w:rPr>
          <w:rFonts w:ascii="Courier New" w:hAnsi="Courier New" w:cs="Courier New"/>
          <w:sz w:val="18"/>
          <w:szCs w:val="18"/>
        </w:rPr>
        <w:t>?&gt;</w:t>
      </w:r>
    </w:p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/>
    <w:p w:rsidR="005A46A6" w:rsidRDefault="005A46A6" w:rsidP="005A46A6">
      <w:pPr>
        <w:sectPr w:rsidR="005A46A6" w:rsidSect="00741610">
          <w:headerReference w:type="even" r:id="rId47"/>
          <w:headerReference w:type="default" r:id="rId48"/>
          <w:footerReference w:type="even" r:id="rId49"/>
          <w:footerReference w:type="default" r:id="rId50"/>
          <w:headerReference w:type="first" r:id="rId51"/>
          <w:footerReference w:type="first" r:id="rId52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:rsidR="005A46A6" w:rsidRDefault="005A46A6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BE0CA9" w:rsidRDefault="00BE0CA9" w:rsidP="00BE0CA9">
      <w:pPr>
        <w:spacing w:after="0" w:line="360" w:lineRule="auto"/>
        <w:jc w:val="center"/>
      </w:pPr>
    </w:p>
    <w:p w:rsidR="005A46A6" w:rsidRDefault="005A46A6" w:rsidP="005A0FE2">
      <w:pPr>
        <w:pStyle w:val="Caption"/>
        <w:spacing w:after="0" w:line="360" w:lineRule="auto"/>
      </w:pPr>
      <w:bookmarkStart w:id="5" w:name="_Toc2657428"/>
      <w:r w:rsidRPr="005A0FE2">
        <w:rPr>
          <w:sz w:val="32"/>
        </w:rPr>
        <w:t xml:space="preserve">LAMPIRAN </w:t>
      </w:r>
      <w:r w:rsidRPr="005A0FE2">
        <w:rPr>
          <w:sz w:val="32"/>
        </w:rPr>
        <w:fldChar w:fldCharType="begin"/>
      </w:r>
      <w:r w:rsidRPr="005A0FE2">
        <w:rPr>
          <w:sz w:val="32"/>
        </w:rPr>
        <w:instrText xml:space="preserve"> SEQ LAMPIRAN \* ALPHABETIC </w:instrText>
      </w:r>
      <w:r w:rsidRPr="005A0FE2">
        <w:rPr>
          <w:sz w:val="32"/>
        </w:rPr>
        <w:fldChar w:fldCharType="separate"/>
      </w:r>
      <w:r w:rsidR="009951AE">
        <w:rPr>
          <w:noProof/>
          <w:sz w:val="32"/>
        </w:rPr>
        <w:t>D</w:t>
      </w:r>
      <w:r w:rsidRPr="005A0FE2">
        <w:rPr>
          <w:sz w:val="32"/>
        </w:rPr>
        <w:fldChar w:fldCharType="end"/>
      </w:r>
      <w:r w:rsidRPr="005A0FE2">
        <w:rPr>
          <w:sz w:val="32"/>
        </w:rPr>
        <w:t xml:space="preserve"> </w:t>
      </w:r>
      <w:r w:rsidRPr="005A0FE2">
        <w:rPr>
          <w:sz w:val="32"/>
        </w:rPr>
        <w:br/>
        <w:t>SURAT BALASAN DARI TEMPAT PENELITIAN</w:t>
      </w:r>
      <w:bookmarkEnd w:id="5"/>
    </w:p>
    <w:p w:rsidR="0080759F" w:rsidRDefault="0080759F" w:rsidP="0080759F"/>
    <w:p w:rsidR="0080759F" w:rsidRDefault="0080759F" w:rsidP="0080759F">
      <w:pPr>
        <w:sectPr w:rsidR="0080759F" w:rsidSect="00741610">
          <w:footerReference w:type="first" r:id="rId53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</w:p>
    <w:p w:rsidR="005A0FE2" w:rsidRPr="005A0FE2" w:rsidRDefault="005A0FE2" w:rsidP="005A0FE2">
      <w:pPr>
        <w:spacing w:after="0" w:line="360" w:lineRule="auto"/>
        <w:jc w:val="center"/>
        <w:rPr>
          <w:b/>
          <w:sz w:val="28"/>
        </w:rPr>
      </w:pPr>
      <w:r w:rsidRPr="005A0FE2">
        <w:rPr>
          <w:b/>
          <w:sz w:val="28"/>
        </w:rPr>
        <w:t>LAMPIRAN D</w:t>
      </w:r>
    </w:p>
    <w:p w:rsidR="0080759F" w:rsidRDefault="0080759F" w:rsidP="005A0FE2">
      <w:pPr>
        <w:spacing w:after="0" w:line="360" w:lineRule="auto"/>
        <w:jc w:val="center"/>
        <w:rPr>
          <w:b/>
        </w:rPr>
      </w:pPr>
      <w:r w:rsidRPr="005A0FE2">
        <w:rPr>
          <w:b/>
          <w:sz w:val="28"/>
        </w:rPr>
        <w:t>SURAT BALASAN DARI TEMPAT PENELITIAN</w:t>
      </w:r>
    </w:p>
    <w:p w:rsidR="0080759F" w:rsidRDefault="0080759F" w:rsidP="0080759F">
      <w:pPr>
        <w:jc w:val="center"/>
        <w:rPr>
          <w:b/>
        </w:rPr>
      </w:pPr>
    </w:p>
    <w:p w:rsidR="005A0FE2" w:rsidRDefault="0080759F" w:rsidP="0080759F">
      <w:pPr>
        <w:jc w:val="center"/>
        <w:rPr>
          <w:b/>
        </w:rPr>
        <w:sectPr w:rsidR="005A0FE2" w:rsidSect="00741610">
          <w:headerReference w:type="first" r:id="rId54"/>
          <w:footerReference w:type="first" r:id="rId55"/>
          <w:pgSz w:w="11906" w:h="16838"/>
          <w:pgMar w:top="2268" w:right="1701" w:bottom="1701" w:left="2268" w:header="709" w:footer="709" w:gutter="0"/>
          <w:pgNumType w:start="1"/>
          <w:cols w:space="708"/>
          <w:titlePg/>
          <w:docGrid w:linePitch="360"/>
        </w:sectPr>
      </w:pPr>
      <w:r w:rsidRPr="0080759F">
        <w:rPr>
          <w:b/>
          <w:noProof/>
          <w:lang w:eastAsia="id-ID"/>
        </w:rPr>
        <w:drawing>
          <wp:inline distT="0" distB="0" distL="0" distR="0">
            <wp:extent cx="5039995" cy="6898358"/>
            <wp:effectExtent l="0" t="0" r="8255" b="0"/>
            <wp:docPr id="111" name="Picture 111" descr="D:\Document\skripsi\New folder\surat balasa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3" descr="D:\Document\skripsi\New folder\surat balasan.jpg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68983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0759F" w:rsidRDefault="0080759F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Default="00BE0CA9" w:rsidP="00BE0CA9">
      <w:pPr>
        <w:spacing w:after="0" w:line="360" w:lineRule="auto"/>
        <w:jc w:val="center"/>
        <w:rPr>
          <w:b/>
        </w:rPr>
      </w:pPr>
    </w:p>
    <w:p w:rsidR="00BE0CA9" w:rsidRPr="00BE0CA9" w:rsidRDefault="00BE0CA9" w:rsidP="00BE0CA9">
      <w:pPr>
        <w:pStyle w:val="Caption"/>
        <w:spacing w:line="360" w:lineRule="auto"/>
        <w:rPr>
          <w:b w:val="0"/>
          <w:sz w:val="32"/>
          <w:szCs w:val="32"/>
        </w:rPr>
      </w:pPr>
      <w:bookmarkStart w:id="6" w:name="_Toc2657429"/>
      <w:r w:rsidRPr="00BE0CA9">
        <w:rPr>
          <w:sz w:val="32"/>
          <w:szCs w:val="32"/>
        </w:rPr>
        <w:t xml:space="preserve">LAMPIRAN </w:t>
      </w:r>
      <w:r w:rsidRPr="00BE0CA9">
        <w:rPr>
          <w:sz w:val="32"/>
          <w:szCs w:val="32"/>
        </w:rPr>
        <w:fldChar w:fldCharType="begin"/>
      </w:r>
      <w:r w:rsidRPr="00BE0CA9">
        <w:rPr>
          <w:sz w:val="32"/>
          <w:szCs w:val="32"/>
        </w:rPr>
        <w:instrText xml:space="preserve"> SEQ LAMPIRAN \* ALPHABETIC </w:instrText>
      </w:r>
      <w:r w:rsidRPr="00BE0CA9">
        <w:rPr>
          <w:sz w:val="32"/>
          <w:szCs w:val="32"/>
        </w:rPr>
        <w:fldChar w:fldCharType="separate"/>
      </w:r>
      <w:r w:rsidR="009951AE">
        <w:rPr>
          <w:noProof/>
          <w:sz w:val="32"/>
          <w:szCs w:val="32"/>
        </w:rPr>
        <w:t>E</w:t>
      </w:r>
      <w:r w:rsidRPr="00BE0CA9">
        <w:rPr>
          <w:sz w:val="32"/>
          <w:szCs w:val="32"/>
        </w:rPr>
        <w:fldChar w:fldCharType="end"/>
      </w:r>
      <w:r w:rsidRPr="00BE0CA9">
        <w:rPr>
          <w:sz w:val="32"/>
          <w:szCs w:val="32"/>
        </w:rPr>
        <w:t xml:space="preserve"> </w:t>
      </w:r>
      <w:r w:rsidRPr="00BE0CA9">
        <w:rPr>
          <w:sz w:val="32"/>
          <w:szCs w:val="32"/>
        </w:rPr>
        <w:br/>
        <w:t>SURAT KETERANGAN PUBLIKASI</w:t>
      </w:r>
      <w:bookmarkEnd w:id="6"/>
    </w:p>
    <w:sectPr w:rsidR="00BE0CA9" w:rsidRPr="00BE0CA9" w:rsidSect="00741610">
      <w:footerReference w:type="first" r:id="rId57"/>
      <w:pgSz w:w="11906" w:h="16838"/>
      <w:pgMar w:top="2268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D01F6" w:rsidRDefault="005D01F6" w:rsidP="009F63BB">
      <w:pPr>
        <w:spacing w:after="0" w:line="240" w:lineRule="auto"/>
      </w:pPr>
      <w:r>
        <w:separator/>
      </w:r>
    </w:p>
  </w:endnote>
  <w:endnote w:type="continuationSeparator" w:id="0">
    <w:p w:rsidR="005D01F6" w:rsidRDefault="005D01F6" w:rsidP="009F63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79263347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186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E429E8">
    <w:pPr>
      <w:pStyle w:val="Footer"/>
    </w:pPr>
  </w:p>
  <w:p w:rsidR="009951AE" w:rsidRDefault="009951AE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E429E8">
    <w:pPr>
      <w:pStyle w:val="Footer"/>
    </w:pPr>
  </w:p>
  <w:p w:rsidR="009951AE" w:rsidRDefault="009951AE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</w:p>
  <w:p w:rsidR="009951AE" w:rsidRDefault="009951AE">
    <w:pPr>
      <w:pStyle w:val="Foo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2838717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951AE" w:rsidRDefault="00FB2201">
        <w:pPr>
          <w:pStyle w:val="Footer"/>
          <w:jc w:val="center"/>
        </w:pPr>
      </w:p>
    </w:sdtContent>
  </w:sdt>
  <w:p w:rsidR="009951AE" w:rsidRDefault="009951AE">
    <w:pPr>
      <w:pStyle w:val="Footer"/>
    </w:pPr>
  </w:p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  <w:r>
      <w:t>C-</w:t>
    </w:r>
    <w:sdt>
      <w:sdtPr>
        <w:id w:val="-2104789310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:rsidR="009951AE" w:rsidRDefault="009951AE">
    <w:pPr>
      <w:pStyle w:val="Footer"/>
    </w:pPr>
  </w:p>
</w:ftr>
</file>

<file path=word/footer1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E429E8">
    <w:pPr>
      <w:pStyle w:val="Footer"/>
    </w:pPr>
  </w:p>
  <w:p w:rsidR="009951AE" w:rsidRDefault="009951AE">
    <w:pPr>
      <w:pStyle w:val="Footer"/>
    </w:pPr>
  </w:p>
</w:ftr>
</file>

<file path=word/footer16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  <w:r>
      <w:t>D-</w:t>
    </w:r>
    <w:sdt>
      <w:sdtPr>
        <w:id w:val="991838965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1</w:t>
        </w:r>
        <w:r>
          <w:rPr>
            <w:noProof/>
          </w:rPr>
          <w:fldChar w:fldCharType="end"/>
        </w:r>
      </w:sdtContent>
    </w:sdt>
  </w:p>
  <w:p w:rsidR="009951AE" w:rsidRDefault="009951AE">
    <w:pPr>
      <w:pStyle w:val="Footer"/>
    </w:pPr>
  </w:p>
</w:ftr>
</file>

<file path=word/footer17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BE0CA9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</w:p>
  <w:p w:rsidR="009951AE" w:rsidRDefault="009951A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9762097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185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</w:p>
  <w:p w:rsidR="009951AE" w:rsidRDefault="009951AE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E429E8">
    <w:pPr>
      <w:pStyle w:val="Footer"/>
    </w:pPr>
  </w:p>
  <w:p w:rsidR="009951AE" w:rsidRDefault="009951AE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</w:p>
  <w:p w:rsidR="009951AE" w:rsidRDefault="009951AE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6375914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Footer"/>
          <w:jc w:val="center"/>
        </w:pPr>
        <w:r>
          <w:t>A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Footer"/>
      <w:jc w:val="center"/>
    </w:pPr>
  </w:p>
  <w:p w:rsidR="009951AE" w:rsidRDefault="009951AE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822B0C">
    <w:pPr>
      <w:pStyle w:val="Footer"/>
    </w:pPr>
  </w:p>
  <w:p w:rsidR="009951AE" w:rsidRDefault="009951A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D01F6" w:rsidRDefault="005D01F6" w:rsidP="009F63BB">
      <w:pPr>
        <w:spacing w:after="0" w:line="240" w:lineRule="auto"/>
      </w:pPr>
      <w:r>
        <w:separator/>
      </w:r>
    </w:p>
  </w:footnote>
  <w:footnote w:type="continuationSeparator" w:id="0">
    <w:p w:rsidR="005D01F6" w:rsidRDefault="005D01F6" w:rsidP="009F63B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Header"/>
    </w:pPr>
  </w:p>
  <w:p w:rsidR="009951AE" w:rsidRDefault="009951AE" w:rsidP="00260C89">
    <w:pPr>
      <w:pStyle w:val="Header"/>
      <w:ind w:firstLine="720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8D1E36">
    <w:pPr>
      <w:pStyle w:val="Header"/>
      <w:jc w:val="center"/>
    </w:pPr>
  </w:p>
  <w:p w:rsidR="009951AE" w:rsidRDefault="009951AE">
    <w:pPr>
      <w:pStyle w:val="Header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565E3A">
    <w:pPr>
      <w:pStyle w:val="Header"/>
      <w:jc w:val="center"/>
    </w:pPr>
  </w:p>
  <w:p w:rsidR="009951AE" w:rsidRDefault="009951AE">
    <w:pPr>
      <w:pStyle w:val="Header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12561458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Header"/>
          <w:jc w:val="right"/>
        </w:pPr>
        <w:r>
          <w:t>C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Header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42395374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Header"/>
          <w:jc w:val="right"/>
        </w:pPr>
        <w:r>
          <w:t>C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Header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80759F">
    <w:pPr>
      <w:pStyle w:val="Header"/>
      <w:tabs>
        <w:tab w:val="left" w:pos="2715"/>
      </w:tabs>
    </w:pPr>
    <w:r>
      <w:tab/>
    </w:r>
  </w:p>
  <w:p w:rsidR="009951AE" w:rsidRDefault="009951AE">
    <w:pPr>
      <w:pStyle w:val="Header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 w:rsidP="0080759F">
    <w:pPr>
      <w:pStyle w:val="Header"/>
      <w:tabs>
        <w:tab w:val="left" w:pos="2715"/>
      </w:tabs>
    </w:pPr>
    <w:r>
      <w:tab/>
    </w:r>
  </w:p>
  <w:p w:rsidR="009951AE" w:rsidRDefault="009951A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41384539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187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018772424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Header"/>
          <w:jc w:val="right"/>
        </w:pPr>
        <w:r>
          <w:t>A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951AE" w:rsidRDefault="009951AE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88059748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Header"/>
          <w:jc w:val="right"/>
        </w:pPr>
        <w:r>
          <w:t>A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79597080"/>
      <w:docPartObj>
        <w:docPartGallery w:val="Page Numbers (Top of Page)"/>
        <w:docPartUnique/>
      </w:docPartObj>
    </w:sdtPr>
    <w:sdtEndPr>
      <w:rPr>
        <w:noProof/>
      </w:rPr>
    </w:sdtEndPr>
    <w:sdtContent>
      <w:p w:rsidR="009951AE" w:rsidRDefault="009951AE">
        <w:pPr>
          <w:pStyle w:val="Header"/>
          <w:jc w:val="right"/>
        </w:pPr>
        <w:r>
          <w:t>A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14D7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9951AE" w:rsidRDefault="009951A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4466C5"/>
    <w:multiLevelType w:val="multilevel"/>
    <w:tmpl w:val="CA8A87CE"/>
    <w:lvl w:ilvl="0">
      <w:start w:val="1"/>
      <w:numFmt w:val="decimal"/>
      <w:pStyle w:val="Heading1"/>
      <w:lvlText w:val="BAB %1"/>
      <w:lvlJc w:val="left"/>
      <w:pPr>
        <w:ind w:left="0" w:firstLine="0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8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pStyle w:val="Heading3"/>
      <w:isLgl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pStyle w:val="Heading4"/>
      <w:isLgl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" w15:restartNumberingAfterBreak="0">
    <w:nsid w:val="00C3666B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" w15:restartNumberingAfterBreak="0">
    <w:nsid w:val="01304339"/>
    <w:multiLevelType w:val="multilevel"/>
    <w:tmpl w:val="0421001D"/>
    <w:styleLink w:val="Style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decimal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30C1300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048D3ACF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04C94964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056A697E"/>
    <w:multiLevelType w:val="hybridMultilevel"/>
    <w:tmpl w:val="63E6DED6"/>
    <w:lvl w:ilvl="0" w:tplc="14C08F3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06593751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06790242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" w15:restartNumberingAfterBreak="0">
    <w:nsid w:val="07544238"/>
    <w:multiLevelType w:val="multilevel"/>
    <w:tmpl w:val="47B4210A"/>
    <w:lvl w:ilvl="0">
      <w:start w:val="1"/>
      <w:numFmt w:val="upperLetter"/>
      <w:lvlText w:val="LAMPIRAN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" w15:restartNumberingAfterBreak="0">
    <w:nsid w:val="08A964A1"/>
    <w:multiLevelType w:val="hybridMultilevel"/>
    <w:tmpl w:val="9296F7FE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097166A7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0A871AD2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0AAB6303"/>
    <w:multiLevelType w:val="hybridMultilevel"/>
    <w:tmpl w:val="C74C4544"/>
    <w:lvl w:ilvl="0" w:tplc="BE3EE2D8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0AC264A5"/>
    <w:multiLevelType w:val="hybridMultilevel"/>
    <w:tmpl w:val="F8125C2E"/>
    <w:lvl w:ilvl="0" w:tplc="C52CD9AA">
      <w:start w:val="1"/>
      <w:numFmt w:val="lowerLetter"/>
      <w:lvlText w:val="%1."/>
      <w:lvlJc w:val="left"/>
      <w:pPr>
        <w:ind w:left="644" w:hanging="360"/>
      </w:pPr>
      <w:rPr>
        <w:rFonts w:ascii="Times New Roman" w:eastAsiaTheme="minorHAnsi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5" w15:restartNumberingAfterBreak="0">
    <w:nsid w:val="0AC678C7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6" w15:restartNumberingAfterBreak="0">
    <w:nsid w:val="0B9508F7"/>
    <w:multiLevelType w:val="hybridMultilevel"/>
    <w:tmpl w:val="6328853C"/>
    <w:lvl w:ilvl="0" w:tplc="D4BA967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0BB31028"/>
    <w:multiLevelType w:val="hybridMultilevel"/>
    <w:tmpl w:val="1E26DF3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0BF2669D"/>
    <w:multiLevelType w:val="hybridMultilevel"/>
    <w:tmpl w:val="ADB2133E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0D4D0145"/>
    <w:multiLevelType w:val="hybridMultilevel"/>
    <w:tmpl w:val="3CFA970A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0D5B0268"/>
    <w:multiLevelType w:val="hybridMultilevel"/>
    <w:tmpl w:val="8E4A4344"/>
    <w:lvl w:ilvl="0" w:tplc="0421000F">
      <w:start w:val="1"/>
      <w:numFmt w:val="decimal"/>
      <w:lvlText w:val="%1."/>
      <w:lvlJc w:val="left"/>
      <w:pPr>
        <w:ind w:left="862" w:hanging="360"/>
      </w:pPr>
    </w:lvl>
    <w:lvl w:ilvl="1" w:tplc="04210019" w:tentative="1">
      <w:start w:val="1"/>
      <w:numFmt w:val="lowerLetter"/>
      <w:lvlText w:val="%2."/>
      <w:lvlJc w:val="left"/>
      <w:pPr>
        <w:ind w:left="1582" w:hanging="360"/>
      </w:pPr>
    </w:lvl>
    <w:lvl w:ilvl="2" w:tplc="0421001B" w:tentative="1">
      <w:start w:val="1"/>
      <w:numFmt w:val="lowerRoman"/>
      <w:lvlText w:val="%3."/>
      <w:lvlJc w:val="right"/>
      <w:pPr>
        <w:ind w:left="2302" w:hanging="180"/>
      </w:pPr>
    </w:lvl>
    <w:lvl w:ilvl="3" w:tplc="0421000F" w:tentative="1">
      <w:start w:val="1"/>
      <w:numFmt w:val="decimal"/>
      <w:lvlText w:val="%4."/>
      <w:lvlJc w:val="left"/>
      <w:pPr>
        <w:ind w:left="3022" w:hanging="360"/>
      </w:pPr>
    </w:lvl>
    <w:lvl w:ilvl="4" w:tplc="04210019" w:tentative="1">
      <w:start w:val="1"/>
      <w:numFmt w:val="lowerLetter"/>
      <w:lvlText w:val="%5."/>
      <w:lvlJc w:val="left"/>
      <w:pPr>
        <w:ind w:left="3742" w:hanging="360"/>
      </w:pPr>
    </w:lvl>
    <w:lvl w:ilvl="5" w:tplc="0421001B" w:tentative="1">
      <w:start w:val="1"/>
      <w:numFmt w:val="lowerRoman"/>
      <w:lvlText w:val="%6."/>
      <w:lvlJc w:val="right"/>
      <w:pPr>
        <w:ind w:left="4462" w:hanging="180"/>
      </w:pPr>
    </w:lvl>
    <w:lvl w:ilvl="6" w:tplc="0421000F" w:tentative="1">
      <w:start w:val="1"/>
      <w:numFmt w:val="decimal"/>
      <w:lvlText w:val="%7."/>
      <w:lvlJc w:val="left"/>
      <w:pPr>
        <w:ind w:left="5182" w:hanging="360"/>
      </w:pPr>
    </w:lvl>
    <w:lvl w:ilvl="7" w:tplc="04210019" w:tentative="1">
      <w:start w:val="1"/>
      <w:numFmt w:val="lowerLetter"/>
      <w:lvlText w:val="%8."/>
      <w:lvlJc w:val="left"/>
      <w:pPr>
        <w:ind w:left="5902" w:hanging="360"/>
      </w:pPr>
    </w:lvl>
    <w:lvl w:ilvl="8" w:tplc="0421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21" w15:restartNumberingAfterBreak="0">
    <w:nsid w:val="0EBA1E31"/>
    <w:multiLevelType w:val="hybridMultilevel"/>
    <w:tmpl w:val="0F5EF0F6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103F6980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23" w15:restartNumberingAfterBreak="0">
    <w:nsid w:val="105664A5"/>
    <w:multiLevelType w:val="hybridMultilevel"/>
    <w:tmpl w:val="6328853C"/>
    <w:lvl w:ilvl="0" w:tplc="D4BA967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1132519A"/>
    <w:multiLevelType w:val="hybridMultilevel"/>
    <w:tmpl w:val="B5027A5E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13042447"/>
    <w:multiLevelType w:val="hybridMultilevel"/>
    <w:tmpl w:val="068C8348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1325245A"/>
    <w:multiLevelType w:val="multilevel"/>
    <w:tmpl w:val="94949E8E"/>
    <w:lvl w:ilvl="0">
      <w:start w:val="1"/>
      <w:numFmt w:val="decimal"/>
      <w:lvlText w:val="BAB %1"/>
      <w:lvlJc w:val="left"/>
      <w:pPr>
        <w:ind w:left="108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isLgl/>
      <w:lvlText w:val="%1.%2.%3."/>
      <w:lvlJc w:val="left"/>
      <w:pPr>
        <w:tabs>
          <w:tab w:val="num" w:pos="1361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isLgl/>
      <w:lvlText w:val="%1.%2.%3.%4."/>
      <w:lvlJc w:val="left"/>
      <w:pPr>
        <w:ind w:left="0" w:firstLine="1134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5."/>
      <w:lvlJc w:val="left"/>
      <w:pPr>
        <w:ind w:left="288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32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96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4320" w:hanging="360"/>
      </w:pPr>
      <w:rPr>
        <w:rFonts w:hint="default"/>
      </w:rPr>
    </w:lvl>
  </w:abstractNum>
  <w:abstractNum w:abstractNumId="27" w15:restartNumberingAfterBreak="0">
    <w:nsid w:val="184A7A9C"/>
    <w:multiLevelType w:val="hybridMultilevel"/>
    <w:tmpl w:val="987C440C"/>
    <w:lvl w:ilvl="0" w:tplc="EB047864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18A36443"/>
    <w:multiLevelType w:val="hybridMultilevel"/>
    <w:tmpl w:val="2E8C0D72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18E11FAB"/>
    <w:multiLevelType w:val="hybridMultilevel"/>
    <w:tmpl w:val="27E04412"/>
    <w:lvl w:ilvl="0" w:tplc="458455B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19C71E37"/>
    <w:multiLevelType w:val="hybridMultilevel"/>
    <w:tmpl w:val="A230BA4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1B461137"/>
    <w:multiLevelType w:val="hybridMultilevel"/>
    <w:tmpl w:val="63F065CA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1B693CC2"/>
    <w:multiLevelType w:val="multilevel"/>
    <w:tmpl w:val="2B66581C"/>
    <w:lvl w:ilvl="0">
      <w:start w:val="1"/>
      <w:numFmt w:val="decimal"/>
      <w:lvlText w:val="BAB %1"/>
      <w:lvlJc w:val="left"/>
      <w:pPr>
        <w:ind w:left="108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1361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5."/>
      <w:lvlJc w:val="left"/>
      <w:pPr>
        <w:ind w:left="288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32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960" w:hanging="360"/>
      </w:pPr>
      <w:rPr>
        <w:rFonts w:ascii="Times New Roman" w:eastAsiaTheme="minorHAnsi" w:hAnsi="Times New Roman" w:cstheme="minorBidi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4320" w:hanging="360"/>
      </w:pPr>
      <w:rPr>
        <w:rFonts w:hint="default"/>
      </w:rPr>
    </w:lvl>
  </w:abstractNum>
  <w:abstractNum w:abstractNumId="33" w15:restartNumberingAfterBreak="0">
    <w:nsid w:val="1DD34E0A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4" w15:restartNumberingAfterBreak="0">
    <w:nsid w:val="1E3A50A7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5" w15:restartNumberingAfterBreak="0">
    <w:nsid w:val="1F442C6D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20562C71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7" w15:restartNumberingAfterBreak="0">
    <w:nsid w:val="212E2BED"/>
    <w:multiLevelType w:val="hybridMultilevel"/>
    <w:tmpl w:val="A8F06A5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23872D11"/>
    <w:multiLevelType w:val="hybridMultilevel"/>
    <w:tmpl w:val="11BA7F90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9" w15:restartNumberingAfterBreak="0">
    <w:nsid w:val="25893F1C"/>
    <w:multiLevelType w:val="hybridMultilevel"/>
    <w:tmpl w:val="CE8ED722"/>
    <w:lvl w:ilvl="0" w:tplc="BD40CB3C">
      <w:start w:val="1"/>
      <w:numFmt w:val="lowerLetter"/>
      <w:lvlText w:val="%1."/>
      <w:lvlJc w:val="left"/>
      <w:pPr>
        <w:ind w:left="644" w:hanging="360"/>
      </w:pPr>
      <w:rPr>
        <w:rFonts w:ascii="Times New Roman" w:eastAsiaTheme="minorHAnsi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0" w15:restartNumberingAfterBreak="0">
    <w:nsid w:val="25B2522D"/>
    <w:multiLevelType w:val="hybridMultilevel"/>
    <w:tmpl w:val="0F6AC366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1" w15:restartNumberingAfterBreak="0">
    <w:nsid w:val="25BF3FF5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2" w15:restartNumberingAfterBreak="0">
    <w:nsid w:val="260714E8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3" w15:restartNumberingAfterBreak="0">
    <w:nsid w:val="26F95C55"/>
    <w:multiLevelType w:val="hybridMultilevel"/>
    <w:tmpl w:val="0664882E"/>
    <w:lvl w:ilvl="0" w:tplc="458455B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275A53CE"/>
    <w:multiLevelType w:val="hybridMultilevel"/>
    <w:tmpl w:val="BEC4D4EA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27907E51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6" w15:restartNumberingAfterBreak="0">
    <w:nsid w:val="280A37AE"/>
    <w:multiLevelType w:val="hybridMultilevel"/>
    <w:tmpl w:val="63E6DED6"/>
    <w:lvl w:ilvl="0" w:tplc="14C08F3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7" w15:restartNumberingAfterBreak="0">
    <w:nsid w:val="28E3352E"/>
    <w:multiLevelType w:val="hybridMultilevel"/>
    <w:tmpl w:val="BED81CF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2D8D3E63"/>
    <w:multiLevelType w:val="hybridMultilevel"/>
    <w:tmpl w:val="D4D80FAC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9" w15:restartNumberingAfterBreak="0">
    <w:nsid w:val="2F440D48"/>
    <w:multiLevelType w:val="multilevel"/>
    <w:tmpl w:val="2B66581C"/>
    <w:lvl w:ilvl="0">
      <w:start w:val="1"/>
      <w:numFmt w:val="decimal"/>
      <w:lvlText w:val="BAB %1"/>
      <w:lvlJc w:val="left"/>
      <w:pPr>
        <w:ind w:left="108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1361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5."/>
      <w:lvlJc w:val="left"/>
      <w:pPr>
        <w:ind w:left="288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32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960" w:hanging="360"/>
      </w:pPr>
      <w:rPr>
        <w:rFonts w:ascii="Times New Roman" w:eastAsiaTheme="minorHAnsi" w:hAnsi="Times New Roman" w:cstheme="minorBidi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4320" w:hanging="360"/>
      </w:pPr>
      <w:rPr>
        <w:rFonts w:hint="default"/>
      </w:rPr>
    </w:lvl>
  </w:abstractNum>
  <w:abstractNum w:abstractNumId="50" w15:restartNumberingAfterBreak="0">
    <w:nsid w:val="2F9535DE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1" w15:restartNumberingAfterBreak="0">
    <w:nsid w:val="2FB157FA"/>
    <w:multiLevelType w:val="hybridMultilevel"/>
    <w:tmpl w:val="B5DC68DE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2" w15:restartNumberingAfterBreak="0">
    <w:nsid w:val="31AD7FB2"/>
    <w:multiLevelType w:val="hybridMultilevel"/>
    <w:tmpl w:val="A524C748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3" w15:restartNumberingAfterBreak="0">
    <w:nsid w:val="31B81169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4" w15:restartNumberingAfterBreak="0">
    <w:nsid w:val="31EC6853"/>
    <w:multiLevelType w:val="hybridMultilevel"/>
    <w:tmpl w:val="EE4A2C18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5" w15:restartNumberingAfterBreak="0">
    <w:nsid w:val="379B7250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56" w15:restartNumberingAfterBreak="0">
    <w:nsid w:val="37D654E8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7" w15:restartNumberingAfterBreak="0">
    <w:nsid w:val="388203B1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58" w15:restartNumberingAfterBreak="0">
    <w:nsid w:val="391B7AC1"/>
    <w:multiLevelType w:val="multilevel"/>
    <w:tmpl w:val="CDEEA7C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  <w:i w:val="0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59" w15:restartNumberingAfterBreak="0">
    <w:nsid w:val="3B4C1235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60" w15:restartNumberingAfterBreak="0">
    <w:nsid w:val="3C9720D9"/>
    <w:multiLevelType w:val="hybridMultilevel"/>
    <w:tmpl w:val="E8605ED4"/>
    <w:lvl w:ilvl="0" w:tplc="68B2F334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1" w15:restartNumberingAfterBreak="0">
    <w:nsid w:val="3DE2408A"/>
    <w:multiLevelType w:val="hybridMultilevel"/>
    <w:tmpl w:val="E5FC710E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2" w15:restartNumberingAfterBreak="0">
    <w:nsid w:val="3E4C31EB"/>
    <w:multiLevelType w:val="hybridMultilevel"/>
    <w:tmpl w:val="7728D65E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3" w15:restartNumberingAfterBreak="0">
    <w:nsid w:val="3F764165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4" w15:restartNumberingAfterBreak="0">
    <w:nsid w:val="3F8751AC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5" w15:restartNumberingAfterBreak="0">
    <w:nsid w:val="41853DA7"/>
    <w:multiLevelType w:val="hybridMultilevel"/>
    <w:tmpl w:val="63E6DED6"/>
    <w:lvl w:ilvl="0" w:tplc="14C08F3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6" w15:restartNumberingAfterBreak="0">
    <w:nsid w:val="42527351"/>
    <w:multiLevelType w:val="hybridMultilevel"/>
    <w:tmpl w:val="9918D40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7" w15:restartNumberingAfterBreak="0">
    <w:nsid w:val="430554A8"/>
    <w:multiLevelType w:val="hybridMultilevel"/>
    <w:tmpl w:val="ABD80A9C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8" w15:restartNumberingAfterBreak="0">
    <w:nsid w:val="43E558A2"/>
    <w:multiLevelType w:val="hybridMultilevel"/>
    <w:tmpl w:val="27A681B6"/>
    <w:lvl w:ilvl="0" w:tplc="8B6E793C">
      <w:start w:val="1"/>
      <w:numFmt w:val="lowerLetter"/>
      <w:lvlText w:val="%1."/>
      <w:lvlJc w:val="left"/>
      <w:pPr>
        <w:ind w:left="2520" w:hanging="360"/>
      </w:pPr>
      <w:rPr>
        <w:rFonts w:ascii="Times New Roman" w:eastAsiaTheme="minorHAnsi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3240" w:hanging="360"/>
      </w:pPr>
    </w:lvl>
    <w:lvl w:ilvl="2" w:tplc="0421001B" w:tentative="1">
      <w:start w:val="1"/>
      <w:numFmt w:val="lowerRoman"/>
      <w:lvlText w:val="%3."/>
      <w:lvlJc w:val="right"/>
      <w:pPr>
        <w:ind w:left="3960" w:hanging="180"/>
      </w:pPr>
    </w:lvl>
    <w:lvl w:ilvl="3" w:tplc="0421000F" w:tentative="1">
      <w:start w:val="1"/>
      <w:numFmt w:val="decimal"/>
      <w:lvlText w:val="%4."/>
      <w:lvlJc w:val="left"/>
      <w:pPr>
        <w:ind w:left="4680" w:hanging="360"/>
      </w:pPr>
    </w:lvl>
    <w:lvl w:ilvl="4" w:tplc="04210019" w:tentative="1">
      <w:start w:val="1"/>
      <w:numFmt w:val="lowerLetter"/>
      <w:lvlText w:val="%5."/>
      <w:lvlJc w:val="left"/>
      <w:pPr>
        <w:ind w:left="5400" w:hanging="360"/>
      </w:pPr>
    </w:lvl>
    <w:lvl w:ilvl="5" w:tplc="0421001B" w:tentative="1">
      <w:start w:val="1"/>
      <w:numFmt w:val="lowerRoman"/>
      <w:lvlText w:val="%6."/>
      <w:lvlJc w:val="right"/>
      <w:pPr>
        <w:ind w:left="6120" w:hanging="180"/>
      </w:pPr>
    </w:lvl>
    <w:lvl w:ilvl="6" w:tplc="0421000F" w:tentative="1">
      <w:start w:val="1"/>
      <w:numFmt w:val="decimal"/>
      <w:lvlText w:val="%7."/>
      <w:lvlJc w:val="left"/>
      <w:pPr>
        <w:ind w:left="6840" w:hanging="360"/>
      </w:pPr>
    </w:lvl>
    <w:lvl w:ilvl="7" w:tplc="04210019" w:tentative="1">
      <w:start w:val="1"/>
      <w:numFmt w:val="lowerLetter"/>
      <w:lvlText w:val="%8."/>
      <w:lvlJc w:val="left"/>
      <w:pPr>
        <w:ind w:left="7560" w:hanging="360"/>
      </w:pPr>
    </w:lvl>
    <w:lvl w:ilvl="8" w:tplc="0421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9" w15:restartNumberingAfterBreak="0">
    <w:nsid w:val="44357956"/>
    <w:multiLevelType w:val="hybridMultilevel"/>
    <w:tmpl w:val="7046C22E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0" w15:restartNumberingAfterBreak="0">
    <w:nsid w:val="474B4884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1" w15:restartNumberingAfterBreak="0">
    <w:nsid w:val="47D4613E"/>
    <w:multiLevelType w:val="hybridMultilevel"/>
    <w:tmpl w:val="24CE4834"/>
    <w:lvl w:ilvl="0" w:tplc="7A9E7FC8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i w:val="0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2" w15:restartNumberingAfterBreak="0">
    <w:nsid w:val="48E24F5D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73" w15:restartNumberingAfterBreak="0">
    <w:nsid w:val="49F871AB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74" w15:restartNumberingAfterBreak="0">
    <w:nsid w:val="4A5A13FC"/>
    <w:multiLevelType w:val="hybridMultilevel"/>
    <w:tmpl w:val="42BCB5E6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5" w15:restartNumberingAfterBreak="0">
    <w:nsid w:val="4AD351EB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6" w15:restartNumberingAfterBreak="0">
    <w:nsid w:val="4B151D11"/>
    <w:multiLevelType w:val="hybridMultilevel"/>
    <w:tmpl w:val="1C4859D6"/>
    <w:lvl w:ilvl="0" w:tplc="C150904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7" w15:restartNumberingAfterBreak="0">
    <w:nsid w:val="4C2B625C"/>
    <w:multiLevelType w:val="hybridMultilevel"/>
    <w:tmpl w:val="4322EB44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8" w15:restartNumberingAfterBreak="0">
    <w:nsid w:val="4C994C2D"/>
    <w:multiLevelType w:val="hybridMultilevel"/>
    <w:tmpl w:val="987C440C"/>
    <w:lvl w:ilvl="0" w:tplc="EB047864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9" w15:restartNumberingAfterBreak="0">
    <w:nsid w:val="4EA96FA7"/>
    <w:multiLevelType w:val="hybridMultilevel"/>
    <w:tmpl w:val="EAB4C0C2"/>
    <w:lvl w:ilvl="0" w:tplc="76724D2C">
      <w:start w:val="1"/>
      <w:numFmt w:val="lowerLetter"/>
      <w:lvlText w:val="%1."/>
      <w:lvlJc w:val="left"/>
      <w:pPr>
        <w:ind w:left="644" w:hanging="360"/>
      </w:pPr>
      <w:rPr>
        <w:rFonts w:ascii="Times New Roman" w:eastAsiaTheme="minorHAnsi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80" w15:restartNumberingAfterBreak="0">
    <w:nsid w:val="50C42C6F"/>
    <w:multiLevelType w:val="hybridMultilevel"/>
    <w:tmpl w:val="5DDE7534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1" w15:restartNumberingAfterBreak="0">
    <w:nsid w:val="5238796F"/>
    <w:multiLevelType w:val="hybridMultilevel"/>
    <w:tmpl w:val="9918D40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2" w15:restartNumberingAfterBreak="0">
    <w:nsid w:val="52DD32FA"/>
    <w:multiLevelType w:val="hybridMultilevel"/>
    <w:tmpl w:val="1E26DF3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3" w15:restartNumberingAfterBreak="0">
    <w:nsid w:val="52F5353D"/>
    <w:multiLevelType w:val="hybridMultilevel"/>
    <w:tmpl w:val="BEC4D4EA"/>
    <w:lvl w:ilvl="0" w:tplc="08090019">
      <w:start w:val="1"/>
      <w:numFmt w:val="lowerLetter"/>
      <w:lvlText w:val="%1."/>
      <w:lvlJc w:val="left"/>
      <w:pPr>
        <w:ind w:left="360" w:hanging="360"/>
      </w:pPr>
      <w:rPr>
        <w:rFonts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4" w15:restartNumberingAfterBreak="0">
    <w:nsid w:val="53BD452E"/>
    <w:multiLevelType w:val="hybridMultilevel"/>
    <w:tmpl w:val="BED81CF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5" w15:restartNumberingAfterBreak="0">
    <w:nsid w:val="53E24DE9"/>
    <w:multiLevelType w:val="hybridMultilevel"/>
    <w:tmpl w:val="E446EBA2"/>
    <w:lvl w:ilvl="0" w:tplc="5FF6BA2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i w:val="0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6" w15:restartNumberingAfterBreak="0">
    <w:nsid w:val="57B348CA"/>
    <w:multiLevelType w:val="multilevel"/>
    <w:tmpl w:val="2CB21BAA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ascii="Times New Roman" w:eastAsiaTheme="minorHAnsi" w:hAnsi="Times New Roman" w:cstheme="minorBidi"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2880" w:hanging="360"/>
      </w:pPr>
      <w:rPr>
        <w:rFonts w:ascii="Times New Roman" w:eastAsiaTheme="minorHAnsi" w:hAnsi="Times New Roman" w:cstheme="minorBidi"/>
        <w:i w:val="0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7" w15:restartNumberingAfterBreak="0">
    <w:nsid w:val="5808741F"/>
    <w:multiLevelType w:val="hybridMultilevel"/>
    <w:tmpl w:val="4108203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8" w15:restartNumberingAfterBreak="0">
    <w:nsid w:val="58BD0525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9" w15:restartNumberingAfterBreak="0">
    <w:nsid w:val="58F905EF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0" w15:restartNumberingAfterBreak="0">
    <w:nsid w:val="5AC90C49"/>
    <w:multiLevelType w:val="hybridMultilevel"/>
    <w:tmpl w:val="F3080802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1" w15:restartNumberingAfterBreak="0">
    <w:nsid w:val="5ADD1515"/>
    <w:multiLevelType w:val="multilevel"/>
    <w:tmpl w:val="6D7E0C16"/>
    <w:styleLink w:val="Heading41"/>
    <w:lvl w:ilvl="0">
      <w:start w:val="1"/>
      <w:numFmt w:val="decimal"/>
      <w:lvlText w:val="BAB %1"/>
      <w:lvlJc w:val="left"/>
      <w:pPr>
        <w:ind w:left="108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1134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tabs>
          <w:tab w:val="num" w:pos="1361"/>
        </w:tabs>
        <w:ind w:left="1080" w:firstLine="5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."/>
      <w:lvlJc w:val="left"/>
      <w:pPr>
        <w:ind w:left="0" w:firstLine="1134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5."/>
      <w:lvlJc w:val="left"/>
      <w:pPr>
        <w:ind w:left="288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324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96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4320" w:hanging="360"/>
      </w:pPr>
      <w:rPr>
        <w:rFonts w:hint="default"/>
      </w:rPr>
    </w:lvl>
  </w:abstractNum>
  <w:abstractNum w:abstractNumId="92" w15:restartNumberingAfterBreak="0">
    <w:nsid w:val="5B3A7B8A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3" w15:restartNumberingAfterBreak="0">
    <w:nsid w:val="5BDF56A0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94" w15:restartNumberingAfterBreak="0">
    <w:nsid w:val="5F04751E"/>
    <w:multiLevelType w:val="hybridMultilevel"/>
    <w:tmpl w:val="2D14B560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5" w15:restartNumberingAfterBreak="0">
    <w:nsid w:val="60794399"/>
    <w:multiLevelType w:val="hybridMultilevel"/>
    <w:tmpl w:val="CC5EAE5E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6" w15:restartNumberingAfterBreak="0">
    <w:nsid w:val="60A0208E"/>
    <w:multiLevelType w:val="hybridMultilevel"/>
    <w:tmpl w:val="4516CC92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7" w15:restartNumberingAfterBreak="0">
    <w:nsid w:val="61571788"/>
    <w:multiLevelType w:val="hybridMultilevel"/>
    <w:tmpl w:val="42BCB5E6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8" w15:restartNumberingAfterBreak="0">
    <w:nsid w:val="61C177A3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99" w15:restartNumberingAfterBreak="0">
    <w:nsid w:val="645C6362"/>
    <w:multiLevelType w:val="hybridMultilevel"/>
    <w:tmpl w:val="043A5D68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0" w15:restartNumberingAfterBreak="0">
    <w:nsid w:val="651404AF"/>
    <w:multiLevelType w:val="hybridMultilevel"/>
    <w:tmpl w:val="31841436"/>
    <w:lvl w:ilvl="0" w:tplc="DEDEA97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1" w15:restartNumberingAfterBreak="0">
    <w:nsid w:val="65D31E7A"/>
    <w:multiLevelType w:val="hybridMultilevel"/>
    <w:tmpl w:val="96FCC9D0"/>
    <w:lvl w:ilvl="0" w:tplc="E28C9A3A">
      <w:start w:val="1"/>
      <w:numFmt w:val="lowerLetter"/>
      <w:lvlText w:val="%1."/>
      <w:lvlJc w:val="left"/>
      <w:pPr>
        <w:ind w:left="644" w:hanging="360"/>
      </w:pPr>
      <w:rPr>
        <w:rFonts w:ascii="Times New Roman" w:eastAsiaTheme="minorHAnsi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2" w15:restartNumberingAfterBreak="0">
    <w:nsid w:val="65E83722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3" w15:restartNumberingAfterBreak="0">
    <w:nsid w:val="68CB0D85"/>
    <w:multiLevelType w:val="hybridMultilevel"/>
    <w:tmpl w:val="E1E808E2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4" w15:restartNumberingAfterBreak="0">
    <w:nsid w:val="6A06452F"/>
    <w:multiLevelType w:val="multilevel"/>
    <w:tmpl w:val="2CB21BAA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ascii="Times New Roman" w:eastAsiaTheme="minorHAnsi" w:hAnsi="Times New Roman" w:cstheme="minorBidi"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2880" w:hanging="360"/>
      </w:pPr>
      <w:rPr>
        <w:rFonts w:ascii="Times New Roman" w:eastAsiaTheme="minorHAnsi" w:hAnsi="Times New Roman" w:cstheme="minorBidi"/>
        <w:i w:val="0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5" w15:restartNumberingAfterBreak="0">
    <w:nsid w:val="6AE4760D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06" w15:restartNumberingAfterBreak="0">
    <w:nsid w:val="6C677969"/>
    <w:multiLevelType w:val="hybridMultilevel"/>
    <w:tmpl w:val="6328853C"/>
    <w:lvl w:ilvl="0" w:tplc="D4BA967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7" w15:restartNumberingAfterBreak="0">
    <w:nsid w:val="6E516D6A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8" w15:restartNumberingAfterBreak="0">
    <w:nsid w:val="6FB5327D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9" w15:restartNumberingAfterBreak="0">
    <w:nsid w:val="70B34BF3"/>
    <w:multiLevelType w:val="hybridMultilevel"/>
    <w:tmpl w:val="A39E7724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0" w15:restartNumberingAfterBreak="0">
    <w:nsid w:val="73154A12"/>
    <w:multiLevelType w:val="hybridMultilevel"/>
    <w:tmpl w:val="BC8CF95C"/>
    <w:lvl w:ilvl="0" w:tplc="0421000F">
      <w:start w:val="1"/>
      <w:numFmt w:val="decimal"/>
      <w:lvlText w:val="%1."/>
      <w:lvlJc w:val="left"/>
      <w:pPr>
        <w:ind w:left="360" w:hanging="360"/>
      </w:p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1" w15:restartNumberingAfterBreak="0">
    <w:nsid w:val="745C4460"/>
    <w:multiLevelType w:val="hybridMultilevel"/>
    <w:tmpl w:val="6328853C"/>
    <w:lvl w:ilvl="0" w:tplc="D4BA9676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0"/>
        <w:szCs w:val="20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>
      <w:start w:val="1"/>
      <w:numFmt w:val="decimal"/>
      <w:lvlText w:val="%4."/>
      <w:lvlJc w:val="left"/>
      <w:pPr>
        <w:ind w:left="2520" w:hanging="360"/>
      </w:pPr>
    </w:lvl>
    <w:lvl w:ilvl="4" w:tplc="08090019">
      <w:start w:val="1"/>
      <w:numFmt w:val="lowerLetter"/>
      <w:lvlText w:val="%5."/>
      <w:lvlJc w:val="left"/>
      <w:pPr>
        <w:ind w:left="3240" w:hanging="360"/>
      </w:pPr>
    </w:lvl>
    <w:lvl w:ilvl="5" w:tplc="0809001B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2" w15:restartNumberingAfterBreak="0">
    <w:nsid w:val="747C189A"/>
    <w:multiLevelType w:val="hybridMultilevel"/>
    <w:tmpl w:val="3CFA970A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3" w15:restartNumberingAfterBreak="0">
    <w:nsid w:val="74E71639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4" w15:restartNumberingAfterBreak="0">
    <w:nsid w:val="75785D24"/>
    <w:multiLevelType w:val="multilevel"/>
    <w:tmpl w:val="2CB21BAA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ascii="Times New Roman" w:eastAsiaTheme="minorHAnsi" w:hAnsi="Times New Roman" w:cstheme="minorBidi"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2880" w:hanging="360"/>
      </w:pPr>
      <w:rPr>
        <w:rFonts w:ascii="Times New Roman" w:eastAsiaTheme="minorHAnsi" w:hAnsi="Times New Roman" w:cstheme="minorBidi"/>
        <w:i w:val="0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5" w15:restartNumberingAfterBreak="0">
    <w:nsid w:val="76DE7287"/>
    <w:multiLevelType w:val="hybridMultilevel"/>
    <w:tmpl w:val="ECBC8196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6" w15:restartNumberingAfterBreak="0">
    <w:nsid w:val="76EC7B96"/>
    <w:multiLevelType w:val="hybridMultilevel"/>
    <w:tmpl w:val="D3F6469E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7" w15:restartNumberingAfterBreak="0">
    <w:nsid w:val="772D51F4"/>
    <w:multiLevelType w:val="multilevel"/>
    <w:tmpl w:val="A82C093C"/>
    <w:lvl w:ilvl="0">
      <w:start w:val="2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tabs>
          <w:tab w:val="num" w:pos="5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decimal"/>
      <w:lvlText w:val="%1.%2.%3."/>
      <w:lvlJc w:val="left"/>
      <w:pPr>
        <w:tabs>
          <w:tab w:val="num" w:pos="227"/>
        </w:tabs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4">
      <w:start w:val="1"/>
      <w:numFmt w:val="decimal"/>
      <w:lvlText w:val="%5."/>
      <w:lvlJc w:val="left"/>
      <w:pPr>
        <w:ind w:left="0" w:firstLine="0"/>
      </w:pPr>
      <w:rPr>
        <w:rFonts w:ascii="Times New Roman" w:eastAsiaTheme="minorHAnsi" w:hAnsi="Times New Roman" w:cstheme="minorBidi" w:hint="default"/>
      </w:rPr>
    </w:lvl>
    <w:lvl w:ilvl="5">
      <w:start w:val="1"/>
      <w:numFmt w:val="decimal"/>
      <w:lvlText w:val="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  <w:b w:val="0"/>
        <w:i w:val="0"/>
        <w:color w:val="000000" w:themeColor="text1"/>
        <w:sz w:val="24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18" w15:restartNumberingAfterBreak="0">
    <w:nsid w:val="78D13130"/>
    <w:multiLevelType w:val="hybridMultilevel"/>
    <w:tmpl w:val="25A8EBB4"/>
    <w:lvl w:ilvl="0" w:tplc="EE5602B6">
      <w:start w:val="1"/>
      <w:numFmt w:val="decimal"/>
      <w:lvlText w:val="%1."/>
      <w:lvlJc w:val="left"/>
      <w:pPr>
        <w:ind w:left="720" w:hanging="360"/>
      </w:pPr>
      <w:rPr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9" w15:restartNumberingAfterBreak="0">
    <w:nsid w:val="7A3513BD"/>
    <w:multiLevelType w:val="hybridMultilevel"/>
    <w:tmpl w:val="F13E5800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0" w15:restartNumberingAfterBreak="0">
    <w:nsid w:val="7AEB5490"/>
    <w:multiLevelType w:val="hybridMultilevel"/>
    <w:tmpl w:val="0F6AC366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1" w15:restartNumberingAfterBreak="0">
    <w:nsid w:val="7D515923"/>
    <w:multiLevelType w:val="hybridMultilevel"/>
    <w:tmpl w:val="BA0860EC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2" w15:restartNumberingAfterBreak="0">
    <w:nsid w:val="7F4C6D76"/>
    <w:multiLevelType w:val="hybridMultilevel"/>
    <w:tmpl w:val="E1E808E2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3" w15:restartNumberingAfterBreak="0">
    <w:nsid w:val="7F8D0F45"/>
    <w:multiLevelType w:val="hybridMultilevel"/>
    <w:tmpl w:val="1E26DF0C"/>
    <w:lvl w:ilvl="0" w:tplc="458455B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4" w15:restartNumberingAfterBreak="0">
    <w:nsid w:val="7FBD5A22"/>
    <w:multiLevelType w:val="multilevel"/>
    <w:tmpl w:val="59407E48"/>
    <w:lvl w:ilvl="0">
      <w:start w:val="1"/>
      <w:numFmt w:val="decimal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28"/>
        <w:szCs w:val="28"/>
      </w:rPr>
    </w:lvl>
    <w:lvl w:ilvl="1">
      <w:start w:val="1"/>
      <w:numFmt w:val="decimal"/>
      <w:isLgl/>
      <w:lvlText w:val="%1.%2."/>
      <w:lvlJc w:val="left"/>
      <w:pPr>
        <w:ind w:left="0" w:firstLine="113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2">
      <w:start w:val="1"/>
      <w:numFmt w:val="lowerRoman"/>
      <w:isLgl/>
      <w:lvlText w:val="%1.%2.%3."/>
      <w:lvlJc w:val="left"/>
      <w:pPr>
        <w:ind w:left="0" w:firstLine="284"/>
      </w:pPr>
      <w:rPr>
        <w:rFonts w:ascii="Times New Roman" w:hAnsi="Times New Roman" w:hint="default"/>
        <w:b/>
        <w:i w:val="0"/>
        <w:color w:val="000000" w:themeColor="text1"/>
        <w:sz w:val="24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20"/>
  </w:num>
  <w:num w:numId="2">
    <w:abstractNumId w:val="110"/>
  </w:num>
  <w:num w:numId="3">
    <w:abstractNumId w:val="118"/>
  </w:num>
  <w:num w:numId="4">
    <w:abstractNumId w:val="96"/>
  </w:num>
  <w:num w:numId="5">
    <w:abstractNumId w:val="0"/>
  </w:num>
  <w:num w:numId="6">
    <w:abstractNumId w:val="77"/>
  </w:num>
  <w:num w:numId="7">
    <w:abstractNumId w:val="90"/>
  </w:num>
  <w:num w:numId="8">
    <w:abstractNumId w:val="12"/>
  </w:num>
  <w:num w:numId="9">
    <w:abstractNumId w:val="26"/>
  </w:num>
  <w:num w:numId="10">
    <w:abstractNumId w:val="12"/>
    <w:lvlOverride w:ilvl="0">
      <w:startOverride w:val="2"/>
    </w:lvlOverride>
    <w:lvlOverride w:ilvl="1">
      <w:startOverride w:val="1"/>
    </w:lvlOverride>
    <w:lvlOverride w:ilvl="2">
      <w:startOverride w:val="4"/>
    </w:lvlOverride>
    <w:lvlOverride w:ilvl="3">
      <w:startOverride w:val="7"/>
    </w:lvlOverride>
    <w:lvlOverride w:ilvl="4">
      <w:startOverride w:val="2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68"/>
  </w:num>
  <w:num w:numId="12">
    <w:abstractNumId w:val="79"/>
  </w:num>
  <w:num w:numId="13">
    <w:abstractNumId w:val="14"/>
  </w:num>
  <w:num w:numId="14">
    <w:abstractNumId w:val="39"/>
  </w:num>
  <w:num w:numId="15">
    <w:abstractNumId w:val="12"/>
    <w:lvlOverride w:ilvl="0">
      <w:startOverride w:val="2"/>
    </w:lvlOverride>
    <w:lvlOverride w:ilvl="1">
      <w:startOverride w:val="1"/>
    </w:lvlOverride>
    <w:lvlOverride w:ilvl="2">
      <w:startOverride w:val="4"/>
    </w:lvlOverride>
    <w:lvlOverride w:ilvl="3">
      <w:startOverride w:val="7"/>
    </w:lvlOverride>
    <w:lvlOverride w:ilvl="4">
      <w:startOverride w:val="3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01"/>
  </w:num>
  <w:num w:numId="17">
    <w:abstractNumId w:val="30"/>
  </w:num>
  <w:num w:numId="18">
    <w:abstractNumId w:val="69"/>
  </w:num>
  <w:num w:numId="19">
    <w:abstractNumId w:val="121"/>
  </w:num>
  <w:num w:numId="20">
    <w:abstractNumId w:val="37"/>
  </w:num>
  <w:num w:numId="21">
    <w:abstractNumId w:val="99"/>
  </w:num>
  <w:num w:numId="22">
    <w:abstractNumId w:val="87"/>
  </w:num>
  <w:num w:numId="23">
    <w:abstractNumId w:val="67"/>
  </w:num>
  <w:num w:numId="24">
    <w:abstractNumId w:val="24"/>
  </w:num>
  <w:num w:numId="25">
    <w:abstractNumId w:val="29"/>
  </w:num>
  <w:num w:numId="26">
    <w:abstractNumId w:val="43"/>
  </w:num>
  <w:num w:numId="27">
    <w:abstractNumId w:val="51"/>
  </w:num>
  <w:num w:numId="28">
    <w:abstractNumId w:val="54"/>
  </w:num>
  <w:num w:numId="29">
    <w:abstractNumId w:val="115"/>
  </w:num>
  <w:num w:numId="30">
    <w:abstractNumId w:val="62"/>
  </w:num>
  <w:num w:numId="31">
    <w:abstractNumId w:val="116"/>
  </w:num>
  <w:num w:numId="32">
    <w:abstractNumId w:val="95"/>
  </w:num>
  <w:num w:numId="33">
    <w:abstractNumId w:val="38"/>
  </w:num>
  <w:num w:numId="34">
    <w:abstractNumId w:val="21"/>
  </w:num>
  <w:num w:numId="35">
    <w:abstractNumId w:val="60"/>
  </w:num>
  <w:num w:numId="36">
    <w:abstractNumId w:val="114"/>
  </w:num>
  <w:num w:numId="37">
    <w:abstractNumId w:val="36"/>
  </w:num>
  <w:num w:numId="38">
    <w:abstractNumId w:val="91"/>
  </w:num>
  <w:num w:numId="39">
    <w:abstractNumId w:val="2"/>
  </w:num>
  <w:num w:numId="40">
    <w:abstractNumId w:val="49"/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45"/>
  </w:num>
  <w:num w:numId="48">
    <w:abstractNumId w:val="1"/>
  </w:num>
  <w:num w:numId="49">
    <w:abstractNumId w:val="108"/>
  </w:num>
  <w:num w:numId="5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1">
    <w:abstractNumId w:val="7"/>
  </w:num>
  <w:num w:numId="52">
    <w:abstractNumId w:val="89"/>
  </w:num>
  <w:num w:numId="53">
    <w:abstractNumId w:val="75"/>
  </w:num>
  <w:num w:numId="54">
    <w:abstractNumId w:val="113"/>
  </w:num>
  <w:num w:numId="5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6">
    <w:abstractNumId w:val="92"/>
  </w:num>
  <w:num w:numId="57">
    <w:abstractNumId w:val="41"/>
  </w:num>
  <w:num w:numId="58">
    <w:abstractNumId w:val="102"/>
  </w:num>
  <w:num w:numId="59">
    <w:abstractNumId w:val="63"/>
  </w:num>
  <w:num w:numId="60">
    <w:abstractNumId w:val="33"/>
  </w:num>
  <w:num w:numId="61">
    <w:abstractNumId w:val="50"/>
  </w:num>
  <w:num w:numId="62">
    <w:abstractNumId w:val="8"/>
  </w:num>
  <w:num w:numId="63">
    <w:abstractNumId w:val="42"/>
  </w:num>
  <w:num w:numId="64">
    <w:abstractNumId w:val="64"/>
  </w:num>
  <w:num w:numId="65">
    <w:abstractNumId w:val="35"/>
  </w:num>
  <w:num w:numId="66">
    <w:abstractNumId w:val="88"/>
  </w:num>
  <w:num w:numId="67">
    <w:abstractNumId w:val="107"/>
  </w:num>
  <w:num w:numId="68">
    <w:abstractNumId w:val="53"/>
  </w:num>
  <w:num w:numId="69">
    <w:abstractNumId w:val="4"/>
  </w:num>
  <w:num w:numId="70">
    <w:abstractNumId w:val="93"/>
  </w:num>
  <w:num w:numId="71">
    <w:abstractNumId w:val="3"/>
  </w:num>
  <w:num w:numId="72">
    <w:abstractNumId w:val="5"/>
  </w:num>
  <w:num w:numId="73">
    <w:abstractNumId w:val="104"/>
  </w:num>
  <w:num w:numId="74">
    <w:abstractNumId w:val="124"/>
  </w:num>
  <w:num w:numId="75">
    <w:abstractNumId w:val="15"/>
  </w:num>
  <w:num w:numId="76">
    <w:abstractNumId w:val="86"/>
  </w:num>
  <w:num w:numId="77">
    <w:abstractNumId w:val="117"/>
  </w:num>
  <w:num w:numId="78">
    <w:abstractNumId w:val="72"/>
  </w:num>
  <w:num w:numId="79">
    <w:abstractNumId w:val="70"/>
  </w:num>
  <w:num w:numId="80">
    <w:abstractNumId w:val="59"/>
  </w:num>
  <w:num w:numId="81">
    <w:abstractNumId w:val="98"/>
  </w:num>
  <w:num w:numId="82">
    <w:abstractNumId w:val="22"/>
  </w:num>
  <w:num w:numId="83">
    <w:abstractNumId w:val="105"/>
  </w:num>
  <w:num w:numId="84">
    <w:abstractNumId w:val="34"/>
  </w:num>
  <w:num w:numId="85">
    <w:abstractNumId w:val="100"/>
  </w:num>
  <w:num w:numId="86">
    <w:abstractNumId w:val="23"/>
  </w:num>
  <w:num w:numId="87">
    <w:abstractNumId w:val="16"/>
  </w:num>
  <w:num w:numId="88">
    <w:abstractNumId w:val="106"/>
  </w:num>
  <w:num w:numId="89">
    <w:abstractNumId w:val="57"/>
  </w:num>
  <w:num w:numId="90">
    <w:abstractNumId w:val="58"/>
  </w:num>
  <w:num w:numId="91">
    <w:abstractNumId w:val="32"/>
  </w:num>
  <w:num w:numId="92">
    <w:abstractNumId w:val="13"/>
  </w:num>
  <w:num w:numId="93">
    <w:abstractNumId w:val="27"/>
  </w:num>
  <w:num w:numId="94">
    <w:abstractNumId w:val="48"/>
  </w:num>
  <w:num w:numId="95">
    <w:abstractNumId w:val="55"/>
  </w:num>
  <w:num w:numId="96">
    <w:abstractNumId w:val="73"/>
  </w:num>
  <w:num w:numId="97">
    <w:abstractNumId w:val="111"/>
  </w:num>
  <w:num w:numId="98">
    <w:abstractNumId w:val="56"/>
  </w:num>
  <w:num w:numId="99">
    <w:abstractNumId w:val="11"/>
  </w:num>
  <w:num w:numId="100">
    <w:abstractNumId w:val="78"/>
  </w:num>
  <w:num w:numId="101">
    <w:abstractNumId w:val="28"/>
  </w:num>
  <w:num w:numId="102">
    <w:abstractNumId w:val="52"/>
  </w:num>
  <w:num w:numId="103">
    <w:abstractNumId w:val="46"/>
  </w:num>
  <w:num w:numId="104">
    <w:abstractNumId w:val="6"/>
  </w:num>
  <w:num w:numId="105">
    <w:abstractNumId w:val="65"/>
  </w:num>
  <w:num w:numId="106">
    <w:abstractNumId w:val="31"/>
  </w:num>
  <w:num w:numId="107">
    <w:abstractNumId w:val="109"/>
  </w:num>
  <w:num w:numId="108">
    <w:abstractNumId w:val="61"/>
  </w:num>
  <w:num w:numId="109">
    <w:abstractNumId w:val="81"/>
  </w:num>
  <w:num w:numId="110">
    <w:abstractNumId w:val="66"/>
  </w:num>
  <w:num w:numId="111">
    <w:abstractNumId w:val="74"/>
  </w:num>
  <w:num w:numId="112">
    <w:abstractNumId w:val="97"/>
  </w:num>
  <w:num w:numId="113">
    <w:abstractNumId w:val="119"/>
  </w:num>
  <w:num w:numId="114">
    <w:abstractNumId w:val="94"/>
  </w:num>
  <w:num w:numId="115">
    <w:abstractNumId w:val="85"/>
  </w:num>
  <w:num w:numId="116">
    <w:abstractNumId w:val="103"/>
  </w:num>
  <w:num w:numId="117">
    <w:abstractNumId w:val="84"/>
  </w:num>
  <w:num w:numId="118">
    <w:abstractNumId w:val="120"/>
  </w:num>
  <w:num w:numId="119">
    <w:abstractNumId w:val="47"/>
  </w:num>
  <w:num w:numId="120">
    <w:abstractNumId w:val="76"/>
  </w:num>
  <w:num w:numId="121">
    <w:abstractNumId w:val="83"/>
  </w:num>
  <w:num w:numId="122">
    <w:abstractNumId w:val="80"/>
  </w:num>
  <w:num w:numId="123">
    <w:abstractNumId w:val="10"/>
  </w:num>
  <w:num w:numId="124">
    <w:abstractNumId w:val="9"/>
  </w:num>
  <w:num w:numId="125">
    <w:abstractNumId w:val="19"/>
  </w:num>
  <w:num w:numId="126">
    <w:abstractNumId w:val="44"/>
  </w:num>
  <w:num w:numId="127">
    <w:abstractNumId w:val="25"/>
  </w:num>
  <w:num w:numId="128">
    <w:abstractNumId w:val="17"/>
  </w:num>
  <w:num w:numId="129">
    <w:abstractNumId w:val="82"/>
  </w:num>
  <w:num w:numId="130">
    <w:abstractNumId w:val="123"/>
  </w:num>
  <w:num w:numId="131">
    <w:abstractNumId w:val="18"/>
  </w:num>
  <w:num w:numId="132">
    <w:abstractNumId w:val="122"/>
  </w:num>
  <w:num w:numId="133">
    <w:abstractNumId w:val="71"/>
  </w:num>
  <w:num w:numId="134">
    <w:abstractNumId w:val="40"/>
  </w:num>
  <w:num w:numId="135">
    <w:abstractNumId w:val="112"/>
  </w:num>
  <w:numIdMacAtCleanup w:val="1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zoom w:percent="50"/>
  <w:hideSpellingErrors/>
  <w:hideGrammaticalErrors/>
  <w:defaultTabStop w:val="720"/>
  <w:evenAndOddHeaders/>
  <w:drawingGridHorizontalSpacing w:val="110"/>
  <w:displayHorizontalDrawingGridEvery w:val="2"/>
  <w:displayVertic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E65FE"/>
    <w:rsid w:val="000010F8"/>
    <w:rsid w:val="00003477"/>
    <w:rsid w:val="00007E24"/>
    <w:rsid w:val="00017F93"/>
    <w:rsid w:val="00020231"/>
    <w:rsid w:val="00030CAC"/>
    <w:rsid w:val="00033B00"/>
    <w:rsid w:val="00033CA5"/>
    <w:rsid w:val="00041638"/>
    <w:rsid w:val="00041EB4"/>
    <w:rsid w:val="00042185"/>
    <w:rsid w:val="00044AF1"/>
    <w:rsid w:val="00045ECD"/>
    <w:rsid w:val="000460E0"/>
    <w:rsid w:val="000578C5"/>
    <w:rsid w:val="00061604"/>
    <w:rsid w:val="00062214"/>
    <w:rsid w:val="00064196"/>
    <w:rsid w:val="000720AD"/>
    <w:rsid w:val="0007708E"/>
    <w:rsid w:val="0008027E"/>
    <w:rsid w:val="00081CAD"/>
    <w:rsid w:val="000863F9"/>
    <w:rsid w:val="00087342"/>
    <w:rsid w:val="00091B15"/>
    <w:rsid w:val="00094CCE"/>
    <w:rsid w:val="00097CB2"/>
    <w:rsid w:val="00097D19"/>
    <w:rsid w:val="000A1CAC"/>
    <w:rsid w:val="000A1ED5"/>
    <w:rsid w:val="000B007A"/>
    <w:rsid w:val="000B0515"/>
    <w:rsid w:val="000B258E"/>
    <w:rsid w:val="000C0035"/>
    <w:rsid w:val="000C5B52"/>
    <w:rsid w:val="000C5BF5"/>
    <w:rsid w:val="000C7279"/>
    <w:rsid w:val="000D16D1"/>
    <w:rsid w:val="000D3500"/>
    <w:rsid w:val="000D5C31"/>
    <w:rsid w:val="000E0EFF"/>
    <w:rsid w:val="000F2082"/>
    <w:rsid w:val="000F410E"/>
    <w:rsid w:val="000F73E3"/>
    <w:rsid w:val="00100826"/>
    <w:rsid w:val="0010087D"/>
    <w:rsid w:val="00107606"/>
    <w:rsid w:val="001079DC"/>
    <w:rsid w:val="0011112A"/>
    <w:rsid w:val="0011177E"/>
    <w:rsid w:val="001204D2"/>
    <w:rsid w:val="0012196F"/>
    <w:rsid w:val="00122CBC"/>
    <w:rsid w:val="00123FD5"/>
    <w:rsid w:val="0012659C"/>
    <w:rsid w:val="00133BB1"/>
    <w:rsid w:val="00133D6E"/>
    <w:rsid w:val="0013780E"/>
    <w:rsid w:val="00140B97"/>
    <w:rsid w:val="0014174B"/>
    <w:rsid w:val="0015052E"/>
    <w:rsid w:val="00152016"/>
    <w:rsid w:val="00155FCA"/>
    <w:rsid w:val="00156430"/>
    <w:rsid w:val="00161511"/>
    <w:rsid w:val="001641A0"/>
    <w:rsid w:val="00170921"/>
    <w:rsid w:val="00173459"/>
    <w:rsid w:val="001806EF"/>
    <w:rsid w:val="001820BA"/>
    <w:rsid w:val="001839EF"/>
    <w:rsid w:val="00184C9E"/>
    <w:rsid w:val="00193AE3"/>
    <w:rsid w:val="00195285"/>
    <w:rsid w:val="00197A0A"/>
    <w:rsid w:val="001A09C1"/>
    <w:rsid w:val="001A63FB"/>
    <w:rsid w:val="001A7DC6"/>
    <w:rsid w:val="001B4179"/>
    <w:rsid w:val="001B67F0"/>
    <w:rsid w:val="001C0486"/>
    <w:rsid w:val="001C1FB9"/>
    <w:rsid w:val="001C26F6"/>
    <w:rsid w:val="001C2B0D"/>
    <w:rsid w:val="001C390E"/>
    <w:rsid w:val="001C5DC0"/>
    <w:rsid w:val="001C5EA3"/>
    <w:rsid w:val="001D6240"/>
    <w:rsid w:val="001E25A9"/>
    <w:rsid w:val="001E3EBE"/>
    <w:rsid w:val="00200AB9"/>
    <w:rsid w:val="00201AA2"/>
    <w:rsid w:val="002020C5"/>
    <w:rsid w:val="00204660"/>
    <w:rsid w:val="00205B83"/>
    <w:rsid w:val="002149B5"/>
    <w:rsid w:val="002157B4"/>
    <w:rsid w:val="002201B1"/>
    <w:rsid w:val="002216B0"/>
    <w:rsid w:val="002262D2"/>
    <w:rsid w:val="00230830"/>
    <w:rsid w:val="00232D2A"/>
    <w:rsid w:val="002331BB"/>
    <w:rsid w:val="00240537"/>
    <w:rsid w:val="00241DF0"/>
    <w:rsid w:val="00244321"/>
    <w:rsid w:val="00251C55"/>
    <w:rsid w:val="00251DF6"/>
    <w:rsid w:val="0025771B"/>
    <w:rsid w:val="00260C89"/>
    <w:rsid w:val="00260D3A"/>
    <w:rsid w:val="0026205E"/>
    <w:rsid w:val="00264480"/>
    <w:rsid w:val="00267131"/>
    <w:rsid w:val="002845AF"/>
    <w:rsid w:val="00286850"/>
    <w:rsid w:val="00287B8B"/>
    <w:rsid w:val="00292C27"/>
    <w:rsid w:val="002940F6"/>
    <w:rsid w:val="0029749E"/>
    <w:rsid w:val="002A0A29"/>
    <w:rsid w:val="002A19C7"/>
    <w:rsid w:val="002A1CB6"/>
    <w:rsid w:val="002A4D02"/>
    <w:rsid w:val="002A7707"/>
    <w:rsid w:val="002B1C05"/>
    <w:rsid w:val="002B56FF"/>
    <w:rsid w:val="002C14F6"/>
    <w:rsid w:val="002C54BB"/>
    <w:rsid w:val="002D0210"/>
    <w:rsid w:val="002E06CA"/>
    <w:rsid w:val="002E46A1"/>
    <w:rsid w:val="002E620F"/>
    <w:rsid w:val="002E6922"/>
    <w:rsid w:val="002E76C2"/>
    <w:rsid w:val="002F108A"/>
    <w:rsid w:val="002F233F"/>
    <w:rsid w:val="002F7110"/>
    <w:rsid w:val="00302075"/>
    <w:rsid w:val="003027C7"/>
    <w:rsid w:val="00304CE0"/>
    <w:rsid w:val="00305DEE"/>
    <w:rsid w:val="00306430"/>
    <w:rsid w:val="00315793"/>
    <w:rsid w:val="00327776"/>
    <w:rsid w:val="0033245B"/>
    <w:rsid w:val="003371C9"/>
    <w:rsid w:val="00337EDE"/>
    <w:rsid w:val="0034310B"/>
    <w:rsid w:val="003507FB"/>
    <w:rsid w:val="00352404"/>
    <w:rsid w:val="00357B7E"/>
    <w:rsid w:val="003607A1"/>
    <w:rsid w:val="00361868"/>
    <w:rsid w:val="003702FE"/>
    <w:rsid w:val="00372411"/>
    <w:rsid w:val="003726DB"/>
    <w:rsid w:val="00373C78"/>
    <w:rsid w:val="0038378E"/>
    <w:rsid w:val="00384845"/>
    <w:rsid w:val="00386F56"/>
    <w:rsid w:val="00390494"/>
    <w:rsid w:val="003909FB"/>
    <w:rsid w:val="0039417E"/>
    <w:rsid w:val="00396A51"/>
    <w:rsid w:val="003A75A4"/>
    <w:rsid w:val="003A79F3"/>
    <w:rsid w:val="003B0D3D"/>
    <w:rsid w:val="003B14DA"/>
    <w:rsid w:val="003B6A24"/>
    <w:rsid w:val="003C5395"/>
    <w:rsid w:val="003D14C1"/>
    <w:rsid w:val="003D3838"/>
    <w:rsid w:val="003E4DB6"/>
    <w:rsid w:val="003E6AB8"/>
    <w:rsid w:val="003F0C85"/>
    <w:rsid w:val="003F10E9"/>
    <w:rsid w:val="003F226C"/>
    <w:rsid w:val="003F3B6B"/>
    <w:rsid w:val="00401C8C"/>
    <w:rsid w:val="00410F3F"/>
    <w:rsid w:val="00422CBD"/>
    <w:rsid w:val="004341A5"/>
    <w:rsid w:val="00434269"/>
    <w:rsid w:val="004347CF"/>
    <w:rsid w:val="004400CA"/>
    <w:rsid w:val="00443168"/>
    <w:rsid w:val="00443237"/>
    <w:rsid w:val="004544AD"/>
    <w:rsid w:val="00462662"/>
    <w:rsid w:val="004659EC"/>
    <w:rsid w:val="004661B7"/>
    <w:rsid w:val="00471F27"/>
    <w:rsid w:val="00477559"/>
    <w:rsid w:val="00477B8C"/>
    <w:rsid w:val="0048240F"/>
    <w:rsid w:val="00485206"/>
    <w:rsid w:val="004923D6"/>
    <w:rsid w:val="00493D6A"/>
    <w:rsid w:val="00496B92"/>
    <w:rsid w:val="00496CD3"/>
    <w:rsid w:val="004A02A0"/>
    <w:rsid w:val="004A3968"/>
    <w:rsid w:val="004A5D97"/>
    <w:rsid w:val="004B5DAD"/>
    <w:rsid w:val="004C7154"/>
    <w:rsid w:val="004D2AF2"/>
    <w:rsid w:val="004D5D0F"/>
    <w:rsid w:val="004E0252"/>
    <w:rsid w:val="004E6BCF"/>
    <w:rsid w:val="004F1D6B"/>
    <w:rsid w:val="004F61C8"/>
    <w:rsid w:val="00507324"/>
    <w:rsid w:val="005107DF"/>
    <w:rsid w:val="00514705"/>
    <w:rsid w:val="00514D73"/>
    <w:rsid w:val="00522116"/>
    <w:rsid w:val="00524FB7"/>
    <w:rsid w:val="00525097"/>
    <w:rsid w:val="00530338"/>
    <w:rsid w:val="005314A5"/>
    <w:rsid w:val="0053180D"/>
    <w:rsid w:val="0053480E"/>
    <w:rsid w:val="00536376"/>
    <w:rsid w:val="00536ECC"/>
    <w:rsid w:val="005408A1"/>
    <w:rsid w:val="0054466C"/>
    <w:rsid w:val="0054628A"/>
    <w:rsid w:val="005508DA"/>
    <w:rsid w:val="00552B34"/>
    <w:rsid w:val="00557266"/>
    <w:rsid w:val="00561C76"/>
    <w:rsid w:val="00565404"/>
    <w:rsid w:val="00565E3A"/>
    <w:rsid w:val="00565E3D"/>
    <w:rsid w:val="0056632C"/>
    <w:rsid w:val="005726BE"/>
    <w:rsid w:val="005729E1"/>
    <w:rsid w:val="00575536"/>
    <w:rsid w:val="00575B75"/>
    <w:rsid w:val="005763B9"/>
    <w:rsid w:val="00577AC6"/>
    <w:rsid w:val="00580B73"/>
    <w:rsid w:val="005823DD"/>
    <w:rsid w:val="00585C33"/>
    <w:rsid w:val="00592D3B"/>
    <w:rsid w:val="005A0FE2"/>
    <w:rsid w:val="005A46A6"/>
    <w:rsid w:val="005A57CC"/>
    <w:rsid w:val="005A70E5"/>
    <w:rsid w:val="005C1468"/>
    <w:rsid w:val="005C1A7C"/>
    <w:rsid w:val="005C20CA"/>
    <w:rsid w:val="005C3CA6"/>
    <w:rsid w:val="005C77DB"/>
    <w:rsid w:val="005D01F6"/>
    <w:rsid w:val="005D0E58"/>
    <w:rsid w:val="005D4A19"/>
    <w:rsid w:val="005E29EA"/>
    <w:rsid w:val="005F0209"/>
    <w:rsid w:val="005F1D38"/>
    <w:rsid w:val="00600343"/>
    <w:rsid w:val="00601910"/>
    <w:rsid w:val="006112E9"/>
    <w:rsid w:val="00611BD7"/>
    <w:rsid w:val="006179AD"/>
    <w:rsid w:val="00623C9D"/>
    <w:rsid w:val="00627F28"/>
    <w:rsid w:val="006343B3"/>
    <w:rsid w:val="006343F6"/>
    <w:rsid w:val="00635C4F"/>
    <w:rsid w:val="00641CC1"/>
    <w:rsid w:val="00643782"/>
    <w:rsid w:val="00647AE4"/>
    <w:rsid w:val="00647F76"/>
    <w:rsid w:val="006517EA"/>
    <w:rsid w:val="00651818"/>
    <w:rsid w:val="00657F21"/>
    <w:rsid w:val="00664FF6"/>
    <w:rsid w:val="00665910"/>
    <w:rsid w:val="00673676"/>
    <w:rsid w:val="0067426A"/>
    <w:rsid w:val="006773DD"/>
    <w:rsid w:val="006827E4"/>
    <w:rsid w:val="00692AAD"/>
    <w:rsid w:val="00694500"/>
    <w:rsid w:val="006A3E22"/>
    <w:rsid w:val="006B4109"/>
    <w:rsid w:val="006C637D"/>
    <w:rsid w:val="006D41D3"/>
    <w:rsid w:val="006D501F"/>
    <w:rsid w:val="006D7CAD"/>
    <w:rsid w:val="006D7CC6"/>
    <w:rsid w:val="006E2146"/>
    <w:rsid w:val="006E2896"/>
    <w:rsid w:val="006E721B"/>
    <w:rsid w:val="006F0295"/>
    <w:rsid w:val="006F7040"/>
    <w:rsid w:val="00700876"/>
    <w:rsid w:val="0071026F"/>
    <w:rsid w:val="0072001B"/>
    <w:rsid w:val="0072336F"/>
    <w:rsid w:val="00724F63"/>
    <w:rsid w:val="007274DE"/>
    <w:rsid w:val="00731179"/>
    <w:rsid w:val="007347EC"/>
    <w:rsid w:val="00741610"/>
    <w:rsid w:val="007446BF"/>
    <w:rsid w:val="0075147E"/>
    <w:rsid w:val="007514DE"/>
    <w:rsid w:val="0075251D"/>
    <w:rsid w:val="00756046"/>
    <w:rsid w:val="00763499"/>
    <w:rsid w:val="00763624"/>
    <w:rsid w:val="00764DD8"/>
    <w:rsid w:val="0076543B"/>
    <w:rsid w:val="00766254"/>
    <w:rsid w:val="007669B1"/>
    <w:rsid w:val="00771155"/>
    <w:rsid w:val="00771F25"/>
    <w:rsid w:val="00772A0E"/>
    <w:rsid w:val="00774029"/>
    <w:rsid w:val="00786899"/>
    <w:rsid w:val="00797678"/>
    <w:rsid w:val="007A035C"/>
    <w:rsid w:val="007A1854"/>
    <w:rsid w:val="007A5E35"/>
    <w:rsid w:val="007A5E98"/>
    <w:rsid w:val="007B15AA"/>
    <w:rsid w:val="007B371F"/>
    <w:rsid w:val="007B5509"/>
    <w:rsid w:val="007B7666"/>
    <w:rsid w:val="007C5470"/>
    <w:rsid w:val="007C60CD"/>
    <w:rsid w:val="007C690A"/>
    <w:rsid w:val="007D67D2"/>
    <w:rsid w:val="007D6A92"/>
    <w:rsid w:val="007D78E6"/>
    <w:rsid w:val="007E472F"/>
    <w:rsid w:val="007E5ADD"/>
    <w:rsid w:val="007E7315"/>
    <w:rsid w:val="007F0C3D"/>
    <w:rsid w:val="007F25F2"/>
    <w:rsid w:val="008030FC"/>
    <w:rsid w:val="0080369D"/>
    <w:rsid w:val="00804A42"/>
    <w:rsid w:val="00806409"/>
    <w:rsid w:val="0080759F"/>
    <w:rsid w:val="0082106F"/>
    <w:rsid w:val="0082142C"/>
    <w:rsid w:val="008215D0"/>
    <w:rsid w:val="00822B0C"/>
    <w:rsid w:val="00822DEA"/>
    <w:rsid w:val="0083111D"/>
    <w:rsid w:val="00831246"/>
    <w:rsid w:val="00833274"/>
    <w:rsid w:val="00842476"/>
    <w:rsid w:val="008432E2"/>
    <w:rsid w:val="008432FF"/>
    <w:rsid w:val="00852709"/>
    <w:rsid w:val="00857A49"/>
    <w:rsid w:val="0086219E"/>
    <w:rsid w:val="0086601A"/>
    <w:rsid w:val="00872215"/>
    <w:rsid w:val="00882817"/>
    <w:rsid w:val="00882E27"/>
    <w:rsid w:val="008903BA"/>
    <w:rsid w:val="00890CDC"/>
    <w:rsid w:val="008946F0"/>
    <w:rsid w:val="00894A03"/>
    <w:rsid w:val="00896D07"/>
    <w:rsid w:val="00897048"/>
    <w:rsid w:val="008A1BB7"/>
    <w:rsid w:val="008A36B6"/>
    <w:rsid w:val="008A7C38"/>
    <w:rsid w:val="008B0F01"/>
    <w:rsid w:val="008B2377"/>
    <w:rsid w:val="008B38C5"/>
    <w:rsid w:val="008B5798"/>
    <w:rsid w:val="008B5F7F"/>
    <w:rsid w:val="008C6675"/>
    <w:rsid w:val="008C76FD"/>
    <w:rsid w:val="008D005A"/>
    <w:rsid w:val="008D1E36"/>
    <w:rsid w:val="008D61FD"/>
    <w:rsid w:val="008E7E70"/>
    <w:rsid w:val="008F29CC"/>
    <w:rsid w:val="008F6FAC"/>
    <w:rsid w:val="00900259"/>
    <w:rsid w:val="00911270"/>
    <w:rsid w:val="009117C8"/>
    <w:rsid w:val="00911AB6"/>
    <w:rsid w:val="00916BDB"/>
    <w:rsid w:val="009215A0"/>
    <w:rsid w:val="00922F3A"/>
    <w:rsid w:val="00925818"/>
    <w:rsid w:val="00926DFF"/>
    <w:rsid w:val="00930088"/>
    <w:rsid w:val="00932D74"/>
    <w:rsid w:val="00933356"/>
    <w:rsid w:val="0093476E"/>
    <w:rsid w:val="00936491"/>
    <w:rsid w:val="00940FFC"/>
    <w:rsid w:val="00945C92"/>
    <w:rsid w:val="00947389"/>
    <w:rsid w:val="0094785C"/>
    <w:rsid w:val="00950018"/>
    <w:rsid w:val="009520FB"/>
    <w:rsid w:val="00961893"/>
    <w:rsid w:val="00965AE4"/>
    <w:rsid w:val="009667DD"/>
    <w:rsid w:val="00967EA9"/>
    <w:rsid w:val="00971851"/>
    <w:rsid w:val="00976A3A"/>
    <w:rsid w:val="00991357"/>
    <w:rsid w:val="00992881"/>
    <w:rsid w:val="009941B0"/>
    <w:rsid w:val="00994B5D"/>
    <w:rsid w:val="009951AE"/>
    <w:rsid w:val="009A24B6"/>
    <w:rsid w:val="009A3157"/>
    <w:rsid w:val="009A3FFD"/>
    <w:rsid w:val="009A6B18"/>
    <w:rsid w:val="009B2FC4"/>
    <w:rsid w:val="009B5E76"/>
    <w:rsid w:val="009B61C2"/>
    <w:rsid w:val="009B633E"/>
    <w:rsid w:val="009B68EC"/>
    <w:rsid w:val="009C1244"/>
    <w:rsid w:val="009C1D4E"/>
    <w:rsid w:val="009C32A9"/>
    <w:rsid w:val="009C33D8"/>
    <w:rsid w:val="009C793B"/>
    <w:rsid w:val="009D0C67"/>
    <w:rsid w:val="009D1234"/>
    <w:rsid w:val="009D1FCA"/>
    <w:rsid w:val="009D219A"/>
    <w:rsid w:val="009D386D"/>
    <w:rsid w:val="009D6C52"/>
    <w:rsid w:val="009E275A"/>
    <w:rsid w:val="009E4F19"/>
    <w:rsid w:val="009E7B01"/>
    <w:rsid w:val="009F0F80"/>
    <w:rsid w:val="009F151D"/>
    <w:rsid w:val="009F193D"/>
    <w:rsid w:val="009F3942"/>
    <w:rsid w:val="009F5B0F"/>
    <w:rsid w:val="009F63BB"/>
    <w:rsid w:val="00A013C3"/>
    <w:rsid w:val="00A04759"/>
    <w:rsid w:val="00A06AC2"/>
    <w:rsid w:val="00A11E63"/>
    <w:rsid w:val="00A17019"/>
    <w:rsid w:val="00A21509"/>
    <w:rsid w:val="00A224FF"/>
    <w:rsid w:val="00A23E03"/>
    <w:rsid w:val="00A255E3"/>
    <w:rsid w:val="00A263D2"/>
    <w:rsid w:val="00A27576"/>
    <w:rsid w:val="00A27FF0"/>
    <w:rsid w:val="00A30AC6"/>
    <w:rsid w:val="00A3180C"/>
    <w:rsid w:val="00A33D09"/>
    <w:rsid w:val="00A431CB"/>
    <w:rsid w:val="00A53DB4"/>
    <w:rsid w:val="00A55981"/>
    <w:rsid w:val="00A6552A"/>
    <w:rsid w:val="00A67CE5"/>
    <w:rsid w:val="00A8280C"/>
    <w:rsid w:val="00A83342"/>
    <w:rsid w:val="00A87BAA"/>
    <w:rsid w:val="00A911F6"/>
    <w:rsid w:val="00AA047D"/>
    <w:rsid w:val="00AA1486"/>
    <w:rsid w:val="00AA414B"/>
    <w:rsid w:val="00AA623B"/>
    <w:rsid w:val="00AB113D"/>
    <w:rsid w:val="00AC0833"/>
    <w:rsid w:val="00AC4AE9"/>
    <w:rsid w:val="00AC707C"/>
    <w:rsid w:val="00AD0EAB"/>
    <w:rsid w:val="00AD2479"/>
    <w:rsid w:val="00AD3B09"/>
    <w:rsid w:val="00AD3D26"/>
    <w:rsid w:val="00AD3EB7"/>
    <w:rsid w:val="00AD4820"/>
    <w:rsid w:val="00AD647B"/>
    <w:rsid w:val="00AE04A8"/>
    <w:rsid w:val="00AF7439"/>
    <w:rsid w:val="00B028D1"/>
    <w:rsid w:val="00B05365"/>
    <w:rsid w:val="00B06A25"/>
    <w:rsid w:val="00B15D37"/>
    <w:rsid w:val="00B17362"/>
    <w:rsid w:val="00B20455"/>
    <w:rsid w:val="00B2407B"/>
    <w:rsid w:val="00B30E72"/>
    <w:rsid w:val="00B374B2"/>
    <w:rsid w:val="00B4056E"/>
    <w:rsid w:val="00B41616"/>
    <w:rsid w:val="00B4587A"/>
    <w:rsid w:val="00B46522"/>
    <w:rsid w:val="00B51E9B"/>
    <w:rsid w:val="00B560A1"/>
    <w:rsid w:val="00B672D2"/>
    <w:rsid w:val="00B72974"/>
    <w:rsid w:val="00B735A4"/>
    <w:rsid w:val="00B740C0"/>
    <w:rsid w:val="00B741CC"/>
    <w:rsid w:val="00B74478"/>
    <w:rsid w:val="00B80227"/>
    <w:rsid w:val="00B8081C"/>
    <w:rsid w:val="00B80B2C"/>
    <w:rsid w:val="00B818FF"/>
    <w:rsid w:val="00B81C80"/>
    <w:rsid w:val="00B861F1"/>
    <w:rsid w:val="00B9353A"/>
    <w:rsid w:val="00B93CB9"/>
    <w:rsid w:val="00B946A7"/>
    <w:rsid w:val="00BA201B"/>
    <w:rsid w:val="00BA48D0"/>
    <w:rsid w:val="00BA64E6"/>
    <w:rsid w:val="00BA64F0"/>
    <w:rsid w:val="00BA66D5"/>
    <w:rsid w:val="00BB1D24"/>
    <w:rsid w:val="00BB3A21"/>
    <w:rsid w:val="00BB5C8C"/>
    <w:rsid w:val="00BB7E30"/>
    <w:rsid w:val="00BC308F"/>
    <w:rsid w:val="00BC6C9A"/>
    <w:rsid w:val="00BC724F"/>
    <w:rsid w:val="00BC7C73"/>
    <w:rsid w:val="00BD225E"/>
    <w:rsid w:val="00BE0CA9"/>
    <w:rsid w:val="00BE1B29"/>
    <w:rsid w:val="00BE2AA5"/>
    <w:rsid w:val="00BE65FB"/>
    <w:rsid w:val="00BE68E7"/>
    <w:rsid w:val="00BF03BB"/>
    <w:rsid w:val="00BF48EC"/>
    <w:rsid w:val="00C000F3"/>
    <w:rsid w:val="00C105F5"/>
    <w:rsid w:val="00C11BC6"/>
    <w:rsid w:val="00C12373"/>
    <w:rsid w:val="00C137EF"/>
    <w:rsid w:val="00C1555A"/>
    <w:rsid w:val="00C15BCF"/>
    <w:rsid w:val="00C30D84"/>
    <w:rsid w:val="00C31E64"/>
    <w:rsid w:val="00C332C1"/>
    <w:rsid w:val="00C34304"/>
    <w:rsid w:val="00C40732"/>
    <w:rsid w:val="00C43316"/>
    <w:rsid w:val="00C51608"/>
    <w:rsid w:val="00C52E53"/>
    <w:rsid w:val="00C54FB2"/>
    <w:rsid w:val="00C67B66"/>
    <w:rsid w:val="00C70FE8"/>
    <w:rsid w:val="00C73C36"/>
    <w:rsid w:val="00C748F6"/>
    <w:rsid w:val="00C75415"/>
    <w:rsid w:val="00C84393"/>
    <w:rsid w:val="00C915BB"/>
    <w:rsid w:val="00C9292A"/>
    <w:rsid w:val="00C93FF1"/>
    <w:rsid w:val="00C96B6E"/>
    <w:rsid w:val="00CA52E2"/>
    <w:rsid w:val="00CB08FF"/>
    <w:rsid w:val="00CB10C1"/>
    <w:rsid w:val="00CB1550"/>
    <w:rsid w:val="00CB1C1D"/>
    <w:rsid w:val="00CB5260"/>
    <w:rsid w:val="00CC1910"/>
    <w:rsid w:val="00CC3D3C"/>
    <w:rsid w:val="00CC4F86"/>
    <w:rsid w:val="00CC7A2E"/>
    <w:rsid w:val="00CD3227"/>
    <w:rsid w:val="00CD55CC"/>
    <w:rsid w:val="00CD72C8"/>
    <w:rsid w:val="00CE5841"/>
    <w:rsid w:val="00CE589F"/>
    <w:rsid w:val="00CF035D"/>
    <w:rsid w:val="00CF442F"/>
    <w:rsid w:val="00CF482B"/>
    <w:rsid w:val="00D0164B"/>
    <w:rsid w:val="00D04612"/>
    <w:rsid w:val="00D1039D"/>
    <w:rsid w:val="00D16CBB"/>
    <w:rsid w:val="00D17C32"/>
    <w:rsid w:val="00D31DEE"/>
    <w:rsid w:val="00D35C5B"/>
    <w:rsid w:val="00D44437"/>
    <w:rsid w:val="00D51948"/>
    <w:rsid w:val="00D52AF4"/>
    <w:rsid w:val="00D541A5"/>
    <w:rsid w:val="00D54EA0"/>
    <w:rsid w:val="00D555A6"/>
    <w:rsid w:val="00D55666"/>
    <w:rsid w:val="00D55F83"/>
    <w:rsid w:val="00D6206B"/>
    <w:rsid w:val="00D634C3"/>
    <w:rsid w:val="00D641BC"/>
    <w:rsid w:val="00D6595A"/>
    <w:rsid w:val="00D7780B"/>
    <w:rsid w:val="00D84AE1"/>
    <w:rsid w:val="00D8614B"/>
    <w:rsid w:val="00D93CA8"/>
    <w:rsid w:val="00D964F2"/>
    <w:rsid w:val="00DA4850"/>
    <w:rsid w:val="00DA4D03"/>
    <w:rsid w:val="00DA52D6"/>
    <w:rsid w:val="00DA6612"/>
    <w:rsid w:val="00DB02B7"/>
    <w:rsid w:val="00DB1E38"/>
    <w:rsid w:val="00DB4A3C"/>
    <w:rsid w:val="00DB4CC3"/>
    <w:rsid w:val="00DC69B0"/>
    <w:rsid w:val="00DC7424"/>
    <w:rsid w:val="00DD13F1"/>
    <w:rsid w:val="00DD3C3D"/>
    <w:rsid w:val="00DD3C44"/>
    <w:rsid w:val="00DD6500"/>
    <w:rsid w:val="00DD707F"/>
    <w:rsid w:val="00DE3352"/>
    <w:rsid w:val="00DE3C1C"/>
    <w:rsid w:val="00DE3DAE"/>
    <w:rsid w:val="00DE5B8C"/>
    <w:rsid w:val="00DE6C43"/>
    <w:rsid w:val="00DE738F"/>
    <w:rsid w:val="00E05842"/>
    <w:rsid w:val="00E07A44"/>
    <w:rsid w:val="00E15B94"/>
    <w:rsid w:val="00E178E2"/>
    <w:rsid w:val="00E216FF"/>
    <w:rsid w:val="00E23674"/>
    <w:rsid w:val="00E24D0A"/>
    <w:rsid w:val="00E25640"/>
    <w:rsid w:val="00E27DA7"/>
    <w:rsid w:val="00E30AAE"/>
    <w:rsid w:val="00E30ED4"/>
    <w:rsid w:val="00E3535A"/>
    <w:rsid w:val="00E429E8"/>
    <w:rsid w:val="00E50171"/>
    <w:rsid w:val="00E51E9E"/>
    <w:rsid w:val="00E525CE"/>
    <w:rsid w:val="00E53743"/>
    <w:rsid w:val="00E55CEE"/>
    <w:rsid w:val="00E56B7F"/>
    <w:rsid w:val="00E61E01"/>
    <w:rsid w:val="00E64590"/>
    <w:rsid w:val="00E66B5E"/>
    <w:rsid w:val="00E71E6B"/>
    <w:rsid w:val="00E71F11"/>
    <w:rsid w:val="00E75FF7"/>
    <w:rsid w:val="00E763D2"/>
    <w:rsid w:val="00E76D38"/>
    <w:rsid w:val="00E80E67"/>
    <w:rsid w:val="00E81C72"/>
    <w:rsid w:val="00E826D4"/>
    <w:rsid w:val="00E8698C"/>
    <w:rsid w:val="00E942C1"/>
    <w:rsid w:val="00E94904"/>
    <w:rsid w:val="00E96C84"/>
    <w:rsid w:val="00E97E15"/>
    <w:rsid w:val="00EA2735"/>
    <w:rsid w:val="00EA3E32"/>
    <w:rsid w:val="00EA5BAD"/>
    <w:rsid w:val="00EA678C"/>
    <w:rsid w:val="00EB1E3B"/>
    <w:rsid w:val="00EB39E7"/>
    <w:rsid w:val="00EC03B6"/>
    <w:rsid w:val="00EC1109"/>
    <w:rsid w:val="00EC191B"/>
    <w:rsid w:val="00EC4776"/>
    <w:rsid w:val="00ED168C"/>
    <w:rsid w:val="00EF20CB"/>
    <w:rsid w:val="00EF72FA"/>
    <w:rsid w:val="00F02C10"/>
    <w:rsid w:val="00F0406C"/>
    <w:rsid w:val="00F10938"/>
    <w:rsid w:val="00F129B4"/>
    <w:rsid w:val="00F13F8B"/>
    <w:rsid w:val="00F150C8"/>
    <w:rsid w:val="00F204A2"/>
    <w:rsid w:val="00F23F6D"/>
    <w:rsid w:val="00F260EE"/>
    <w:rsid w:val="00F274E3"/>
    <w:rsid w:val="00F31BA2"/>
    <w:rsid w:val="00F3333B"/>
    <w:rsid w:val="00F34124"/>
    <w:rsid w:val="00F401E5"/>
    <w:rsid w:val="00F40D6A"/>
    <w:rsid w:val="00F4305A"/>
    <w:rsid w:val="00F43A26"/>
    <w:rsid w:val="00F4672E"/>
    <w:rsid w:val="00F47131"/>
    <w:rsid w:val="00F5185A"/>
    <w:rsid w:val="00F51A5C"/>
    <w:rsid w:val="00F54929"/>
    <w:rsid w:val="00F57058"/>
    <w:rsid w:val="00F61369"/>
    <w:rsid w:val="00F6282A"/>
    <w:rsid w:val="00F65EA4"/>
    <w:rsid w:val="00F67361"/>
    <w:rsid w:val="00F74EC9"/>
    <w:rsid w:val="00F74F80"/>
    <w:rsid w:val="00F75E9A"/>
    <w:rsid w:val="00F80934"/>
    <w:rsid w:val="00F810DE"/>
    <w:rsid w:val="00F81AE2"/>
    <w:rsid w:val="00F83569"/>
    <w:rsid w:val="00F84C5C"/>
    <w:rsid w:val="00F93D77"/>
    <w:rsid w:val="00F94530"/>
    <w:rsid w:val="00F94928"/>
    <w:rsid w:val="00F94949"/>
    <w:rsid w:val="00FA1DB5"/>
    <w:rsid w:val="00FA7E6E"/>
    <w:rsid w:val="00FB1A63"/>
    <w:rsid w:val="00FB2201"/>
    <w:rsid w:val="00FB35D8"/>
    <w:rsid w:val="00FB50CB"/>
    <w:rsid w:val="00FC0B43"/>
    <w:rsid w:val="00FC2D48"/>
    <w:rsid w:val="00FC5A4C"/>
    <w:rsid w:val="00FC5E44"/>
    <w:rsid w:val="00FC6443"/>
    <w:rsid w:val="00FC6D00"/>
    <w:rsid w:val="00FC76DC"/>
    <w:rsid w:val="00FD138A"/>
    <w:rsid w:val="00FD5D57"/>
    <w:rsid w:val="00FD6352"/>
    <w:rsid w:val="00FE65FE"/>
    <w:rsid w:val="00FF6D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5:chartTrackingRefBased/>
  <w15:docId w15:val="{3CB30C0D-4F4E-40C1-86BD-C599BE725B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31E64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D44437"/>
    <w:pPr>
      <w:keepNext/>
      <w:keepLines/>
      <w:numPr>
        <w:numId w:val="5"/>
      </w:numPr>
      <w:spacing w:before="240" w:after="0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6B7F"/>
    <w:pPr>
      <w:keepNext/>
      <w:keepLines/>
      <w:numPr>
        <w:ilvl w:val="1"/>
        <w:numId w:val="5"/>
      </w:numPr>
      <w:spacing w:after="0" w:line="360" w:lineRule="auto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432E2"/>
    <w:pPr>
      <w:keepNext/>
      <w:keepLines/>
      <w:numPr>
        <w:ilvl w:val="2"/>
        <w:numId w:val="5"/>
      </w:numPr>
      <w:spacing w:after="0" w:line="360" w:lineRule="auto"/>
      <w:outlineLvl w:val="2"/>
    </w:pPr>
    <w:rPr>
      <w:rFonts w:eastAsiaTheme="majorEastAsia" w:cstheme="majorBidi"/>
      <w:b/>
      <w:color w:val="000000" w:themeColor="text1"/>
      <w:szCs w:val="24"/>
    </w:rPr>
  </w:style>
  <w:style w:type="paragraph" w:styleId="Heading4">
    <w:name w:val="heading 4"/>
    <w:basedOn w:val="ListParagraph"/>
    <w:next w:val="Normal"/>
    <w:link w:val="Heading4Char"/>
    <w:uiPriority w:val="9"/>
    <w:unhideWhenUsed/>
    <w:qFormat/>
    <w:rsid w:val="00DA4D03"/>
    <w:pPr>
      <w:numPr>
        <w:ilvl w:val="3"/>
        <w:numId w:val="5"/>
      </w:numPr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818F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44437"/>
    <w:rPr>
      <w:rFonts w:eastAsiaTheme="majorEastAsia" w:cstheme="majorBidi"/>
      <w:b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56B7F"/>
    <w:rPr>
      <w:rFonts w:eastAsiaTheme="majorEastAsia" w:cstheme="majorBidi"/>
      <w:b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432E2"/>
    <w:rPr>
      <w:rFonts w:eastAsiaTheme="majorEastAsia" w:cstheme="majorBidi"/>
      <w:b/>
      <w:color w:val="000000" w:themeColor="text1"/>
      <w:szCs w:val="24"/>
    </w:rPr>
  </w:style>
  <w:style w:type="paragraph" w:styleId="ListParagraph">
    <w:name w:val="List Paragraph"/>
    <w:aliases w:val="Tabel,gyjgy,skripsi,Body Text Char1,Char Char2,List Paragraph2,List Paragraph1"/>
    <w:basedOn w:val="Normal"/>
    <w:link w:val="ListParagraphChar"/>
    <w:uiPriority w:val="34"/>
    <w:qFormat/>
    <w:rsid w:val="00260D3A"/>
    <w:pPr>
      <w:spacing w:after="0" w:line="360" w:lineRule="auto"/>
      <w:ind w:left="720"/>
      <w:contextualSpacing/>
    </w:pPr>
    <w:rPr>
      <w:rFonts w:cs="Times New Roman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942C1"/>
    <w:pPr>
      <w:spacing w:after="200" w:line="240" w:lineRule="auto"/>
      <w:jc w:val="center"/>
    </w:pPr>
    <w:rPr>
      <w:rFonts w:cs="Times New Roman"/>
      <w:b/>
      <w:iCs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FE65FE"/>
    <w:rPr>
      <w:rFonts w:cs="Times New Roman"/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DA4D03"/>
    <w:rPr>
      <w:rFonts w:eastAsiaTheme="majorEastAsia" w:cstheme="majorBidi"/>
      <w:b/>
      <w:iCs/>
    </w:rPr>
  </w:style>
  <w:style w:type="character" w:customStyle="1" w:styleId="ListParagraphChar">
    <w:name w:val="List Paragraph Char"/>
    <w:aliases w:val="Tabel Char,gyjgy Char,skripsi Char,Body Text Char1 Char,Char Char2 Char,List Paragraph2 Char,List Paragraph1 Char"/>
    <w:basedOn w:val="DefaultParagraphFont"/>
    <w:link w:val="ListParagraph"/>
    <w:uiPriority w:val="34"/>
    <w:locked/>
    <w:rsid w:val="00260D3A"/>
    <w:rPr>
      <w:rFonts w:cs="Times New Roman"/>
    </w:rPr>
  </w:style>
  <w:style w:type="paragraph" w:styleId="TableofFigures">
    <w:name w:val="table of figures"/>
    <w:basedOn w:val="Normal"/>
    <w:next w:val="Normal"/>
    <w:uiPriority w:val="99"/>
    <w:unhideWhenUsed/>
    <w:rsid w:val="00F10938"/>
    <w:pPr>
      <w:spacing w:after="0"/>
    </w:pPr>
  </w:style>
  <w:style w:type="character" w:styleId="Hyperlink">
    <w:name w:val="Hyperlink"/>
    <w:basedOn w:val="DefaultParagraphFont"/>
    <w:uiPriority w:val="99"/>
    <w:unhideWhenUsed/>
    <w:rsid w:val="00F1093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63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F63BB"/>
  </w:style>
  <w:style w:type="paragraph" w:styleId="Footer">
    <w:name w:val="footer"/>
    <w:basedOn w:val="Normal"/>
    <w:link w:val="FooterChar"/>
    <w:uiPriority w:val="99"/>
    <w:unhideWhenUsed/>
    <w:rsid w:val="009F63B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63BB"/>
  </w:style>
  <w:style w:type="paragraph" w:styleId="TOCHeading">
    <w:name w:val="TOC Heading"/>
    <w:basedOn w:val="Heading1"/>
    <w:next w:val="Normal"/>
    <w:uiPriority w:val="39"/>
    <w:unhideWhenUsed/>
    <w:qFormat/>
    <w:rsid w:val="00651818"/>
    <w:pPr>
      <w:numPr>
        <w:numId w:val="0"/>
      </w:numPr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A5D97"/>
    <w:pPr>
      <w:tabs>
        <w:tab w:val="right" w:leader="dot" w:pos="7927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31BA2"/>
    <w:pPr>
      <w:tabs>
        <w:tab w:val="left" w:pos="1134"/>
        <w:tab w:val="right" w:leader="dot" w:pos="7927"/>
      </w:tabs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F31BA2"/>
    <w:pPr>
      <w:tabs>
        <w:tab w:val="left" w:pos="1134"/>
        <w:tab w:val="right" w:leader="dot" w:pos="7927"/>
      </w:tabs>
      <w:spacing w:after="100"/>
    </w:pPr>
  </w:style>
  <w:style w:type="table" w:styleId="TableGrid">
    <w:name w:val="Table Grid"/>
    <w:basedOn w:val="TableNormal"/>
    <w:rsid w:val="005F1D38"/>
    <w:pPr>
      <w:spacing w:after="0" w:line="240" w:lineRule="auto"/>
    </w:pPr>
    <w:rPr>
      <w:rFonts w:cstheme="majorBidi"/>
      <w:color w:val="000000" w:themeColor="text1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F1D38"/>
    <w:pPr>
      <w:spacing w:after="0" w:line="240" w:lineRule="auto"/>
    </w:pPr>
    <w:rPr>
      <w:rFonts w:ascii="Segoe UI" w:hAnsi="Segoe UI" w:cs="Segoe UI"/>
      <w:color w:val="000000" w:themeColor="text1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1D38"/>
    <w:rPr>
      <w:rFonts w:ascii="Segoe UI" w:hAnsi="Segoe UI" w:cs="Segoe UI"/>
      <w:color w:val="000000" w:themeColor="text1"/>
      <w:sz w:val="18"/>
      <w:szCs w:val="18"/>
    </w:rPr>
  </w:style>
  <w:style w:type="table" w:customStyle="1" w:styleId="TableGrid1">
    <w:name w:val="Table Grid1"/>
    <w:basedOn w:val="TableNormal"/>
    <w:next w:val="TableGrid"/>
    <w:uiPriority w:val="39"/>
    <w:rsid w:val="005F1D38"/>
    <w:pPr>
      <w:spacing w:after="0" w:line="240" w:lineRule="auto"/>
    </w:pPr>
    <w:rPr>
      <w:rFonts w:cstheme="majorBidi"/>
      <w:szCs w:val="28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5F1D38"/>
    <w:pPr>
      <w:spacing w:after="0" w:line="360" w:lineRule="auto"/>
      <w:jc w:val="center"/>
    </w:pPr>
    <w:rPr>
      <w:rFonts w:cstheme="majorBidi"/>
      <w:b/>
      <w:color w:val="000000" w:themeColor="text1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5F1D38"/>
    <w:pPr>
      <w:spacing w:after="100"/>
      <w:ind w:left="660"/>
    </w:pPr>
    <w:rPr>
      <w:rFonts w:asciiTheme="minorHAnsi" w:eastAsiaTheme="minorEastAsia" w:hAnsiTheme="minorHAnsi"/>
      <w:sz w:val="22"/>
      <w:lang w:eastAsia="id-ID"/>
    </w:rPr>
  </w:style>
  <w:style w:type="paragraph" w:styleId="TOC5">
    <w:name w:val="toc 5"/>
    <w:basedOn w:val="Normal"/>
    <w:next w:val="Normal"/>
    <w:autoRedefine/>
    <w:uiPriority w:val="39"/>
    <w:unhideWhenUsed/>
    <w:rsid w:val="005F1D38"/>
    <w:pPr>
      <w:spacing w:after="100"/>
      <w:ind w:left="880"/>
    </w:pPr>
    <w:rPr>
      <w:rFonts w:asciiTheme="minorHAnsi" w:eastAsiaTheme="minorEastAsia" w:hAnsiTheme="minorHAnsi"/>
      <w:sz w:val="22"/>
      <w:lang w:eastAsia="id-ID"/>
    </w:rPr>
  </w:style>
  <w:style w:type="paragraph" w:styleId="TOC6">
    <w:name w:val="toc 6"/>
    <w:basedOn w:val="Normal"/>
    <w:next w:val="Normal"/>
    <w:autoRedefine/>
    <w:uiPriority w:val="39"/>
    <w:unhideWhenUsed/>
    <w:rsid w:val="005F1D38"/>
    <w:pPr>
      <w:spacing w:after="100"/>
      <w:ind w:left="1100"/>
    </w:pPr>
    <w:rPr>
      <w:rFonts w:asciiTheme="minorHAnsi" w:eastAsiaTheme="minorEastAsia" w:hAnsiTheme="minorHAnsi"/>
      <w:sz w:val="22"/>
      <w:lang w:eastAsia="id-ID"/>
    </w:rPr>
  </w:style>
  <w:style w:type="paragraph" w:styleId="TOC7">
    <w:name w:val="toc 7"/>
    <w:basedOn w:val="Normal"/>
    <w:next w:val="Normal"/>
    <w:autoRedefine/>
    <w:uiPriority w:val="39"/>
    <w:unhideWhenUsed/>
    <w:rsid w:val="005F1D38"/>
    <w:pPr>
      <w:spacing w:after="100"/>
      <w:ind w:left="1320"/>
    </w:pPr>
    <w:rPr>
      <w:rFonts w:asciiTheme="minorHAnsi" w:eastAsiaTheme="minorEastAsia" w:hAnsiTheme="minorHAnsi"/>
      <w:sz w:val="22"/>
      <w:lang w:eastAsia="id-ID"/>
    </w:rPr>
  </w:style>
  <w:style w:type="paragraph" w:styleId="TOC8">
    <w:name w:val="toc 8"/>
    <w:basedOn w:val="Normal"/>
    <w:next w:val="Normal"/>
    <w:autoRedefine/>
    <w:uiPriority w:val="39"/>
    <w:unhideWhenUsed/>
    <w:rsid w:val="005F1D38"/>
    <w:pPr>
      <w:spacing w:after="100"/>
      <w:ind w:left="1540"/>
    </w:pPr>
    <w:rPr>
      <w:rFonts w:asciiTheme="minorHAnsi" w:eastAsiaTheme="minorEastAsia" w:hAnsiTheme="minorHAnsi"/>
      <w:sz w:val="22"/>
      <w:lang w:eastAsia="id-ID"/>
    </w:rPr>
  </w:style>
  <w:style w:type="paragraph" w:styleId="TOC9">
    <w:name w:val="toc 9"/>
    <w:basedOn w:val="Normal"/>
    <w:next w:val="Normal"/>
    <w:autoRedefine/>
    <w:uiPriority w:val="39"/>
    <w:unhideWhenUsed/>
    <w:rsid w:val="005F1D38"/>
    <w:pPr>
      <w:spacing w:after="100"/>
      <w:ind w:left="1760"/>
    </w:pPr>
    <w:rPr>
      <w:rFonts w:asciiTheme="minorHAnsi" w:eastAsiaTheme="minorEastAsia" w:hAnsiTheme="minorHAnsi"/>
      <w:sz w:val="22"/>
      <w:lang w:eastAsia="id-I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F1D38"/>
    <w:rPr>
      <w:color w:val="808080"/>
      <w:shd w:val="clear" w:color="auto" w:fill="E6E6E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818FF"/>
    <w:rPr>
      <w:rFonts w:asciiTheme="majorHAnsi" w:eastAsiaTheme="majorEastAsia" w:hAnsiTheme="majorHAnsi" w:cstheme="majorBidi"/>
    </w:rPr>
  </w:style>
  <w:style w:type="character" w:customStyle="1" w:styleId="CaptionChar">
    <w:name w:val="Caption Char"/>
    <w:basedOn w:val="DefaultParagraphFont"/>
    <w:link w:val="Caption"/>
    <w:uiPriority w:val="35"/>
    <w:rsid w:val="00E942C1"/>
    <w:rPr>
      <w:rFonts w:cs="Times New Roman"/>
      <w:b/>
      <w:iCs/>
      <w:szCs w:val="18"/>
    </w:rPr>
  </w:style>
  <w:style w:type="paragraph" w:styleId="NormalWeb">
    <w:name w:val="Normal (Web)"/>
    <w:basedOn w:val="Normal"/>
    <w:uiPriority w:val="99"/>
    <w:semiHidden/>
    <w:unhideWhenUsed/>
    <w:rsid w:val="002E46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id-ID"/>
    </w:rPr>
  </w:style>
  <w:style w:type="character" w:styleId="Emphasis">
    <w:name w:val="Emphasis"/>
    <w:basedOn w:val="DefaultParagraphFont"/>
    <w:uiPriority w:val="20"/>
    <w:qFormat/>
    <w:rsid w:val="002E46A1"/>
    <w:rPr>
      <w:i/>
      <w:iCs/>
    </w:rPr>
  </w:style>
  <w:style w:type="paragraph" w:customStyle="1" w:styleId="Default">
    <w:name w:val="Default"/>
    <w:rsid w:val="002E46A1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Cs w:val="24"/>
    </w:rPr>
  </w:style>
  <w:style w:type="character" w:styleId="PlaceholderText">
    <w:name w:val="Placeholder Text"/>
    <w:basedOn w:val="DefaultParagraphFont"/>
    <w:uiPriority w:val="99"/>
    <w:semiHidden/>
    <w:rsid w:val="002E46A1"/>
    <w:rPr>
      <w:color w:val="808080"/>
    </w:rPr>
  </w:style>
  <w:style w:type="numbering" w:customStyle="1" w:styleId="Heading41">
    <w:name w:val="Heading 41"/>
    <w:uiPriority w:val="99"/>
    <w:rsid w:val="002E46A1"/>
    <w:pPr>
      <w:numPr>
        <w:numId w:val="38"/>
      </w:numPr>
    </w:pPr>
  </w:style>
  <w:style w:type="numbering" w:customStyle="1" w:styleId="Style1">
    <w:name w:val="Style1"/>
    <w:uiPriority w:val="99"/>
    <w:rsid w:val="002E46A1"/>
    <w:pPr>
      <w:numPr>
        <w:numId w:val="39"/>
      </w:numPr>
    </w:pPr>
  </w:style>
  <w:style w:type="paragraph" w:styleId="TOAHeading">
    <w:name w:val="toa heading"/>
    <w:basedOn w:val="Normal"/>
    <w:next w:val="Normal"/>
    <w:uiPriority w:val="99"/>
    <w:semiHidden/>
    <w:unhideWhenUsed/>
    <w:rsid w:val="002E46A1"/>
    <w:pPr>
      <w:spacing w:before="120" w:after="0" w:line="360" w:lineRule="auto"/>
      <w:ind w:firstLine="720"/>
    </w:pPr>
    <w:rPr>
      <w:rFonts w:asciiTheme="majorHAnsi" w:eastAsiaTheme="majorEastAsia" w:hAnsiTheme="majorHAnsi" w:cstheme="majorBidi"/>
      <w:b/>
      <w:bCs/>
      <w:szCs w:val="24"/>
    </w:rPr>
  </w:style>
  <w:style w:type="paragraph" w:customStyle="1" w:styleId="Style2">
    <w:name w:val="Style2"/>
    <w:basedOn w:val="Caption"/>
    <w:link w:val="Style2Char"/>
    <w:qFormat/>
    <w:rsid w:val="002E46A1"/>
    <w:pPr>
      <w:keepNext/>
      <w:spacing w:after="0" w:line="360" w:lineRule="auto"/>
    </w:pPr>
    <w:rPr>
      <w:b w:val="0"/>
      <w:i/>
      <w:color w:val="000000" w:themeColor="text1"/>
    </w:rPr>
  </w:style>
  <w:style w:type="character" w:customStyle="1" w:styleId="Style2Char">
    <w:name w:val="Style2 Char"/>
    <w:basedOn w:val="CaptionChar"/>
    <w:link w:val="Style2"/>
    <w:rsid w:val="002E46A1"/>
    <w:rPr>
      <w:rFonts w:cs="Times New Roman"/>
      <w:b w:val="0"/>
      <w:i/>
      <w:iCs/>
      <w:color w:val="000000" w:themeColor="text1"/>
      <w:szCs w:val="18"/>
    </w:rPr>
  </w:style>
  <w:style w:type="character" w:styleId="HTMLCode">
    <w:name w:val="HTML Code"/>
    <w:basedOn w:val="DefaultParagraphFont"/>
    <w:uiPriority w:val="99"/>
    <w:semiHidden/>
    <w:unhideWhenUsed/>
    <w:rsid w:val="002E46A1"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E46A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E46A1"/>
    <w:rPr>
      <w:rFonts w:ascii="Courier New" w:eastAsia="Times New Roman" w:hAnsi="Courier New" w:cs="Courier New"/>
      <w:sz w:val="20"/>
      <w:szCs w:val="20"/>
      <w:lang w:eastAsia="id-ID"/>
    </w:rPr>
  </w:style>
  <w:style w:type="character" w:styleId="HTMLVariable">
    <w:name w:val="HTML Variable"/>
    <w:basedOn w:val="DefaultParagraphFont"/>
    <w:uiPriority w:val="99"/>
    <w:semiHidden/>
    <w:unhideWhenUsed/>
    <w:rsid w:val="002E46A1"/>
    <w:rPr>
      <w:i/>
      <w:iCs/>
    </w:rPr>
  </w:style>
  <w:style w:type="character" w:customStyle="1" w:styleId="pln">
    <w:name w:val="pln"/>
    <w:basedOn w:val="DefaultParagraphFont"/>
    <w:rsid w:val="002E46A1"/>
  </w:style>
  <w:style w:type="character" w:customStyle="1" w:styleId="pun">
    <w:name w:val="pun"/>
    <w:basedOn w:val="DefaultParagraphFont"/>
    <w:rsid w:val="002E46A1"/>
  </w:style>
  <w:style w:type="character" w:customStyle="1" w:styleId="com">
    <w:name w:val="com"/>
    <w:basedOn w:val="DefaultParagraphFont"/>
    <w:rsid w:val="002E46A1"/>
  </w:style>
  <w:style w:type="character" w:customStyle="1" w:styleId="str">
    <w:name w:val="str"/>
    <w:basedOn w:val="DefaultParagraphFont"/>
    <w:rsid w:val="002E46A1"/>
  </w:style>
  <w:style w:type="character" w:customStyle="1" w:styleId="lit">
    <w:name w:val="lit"/>
    <w:basedOn w:val="DefaultParagraphFont"/>
    <w:rsid w:val="002E46A1"/>
  </w:style>
  <w:style w:type="character" w:customStyle="1" w:styleId="kwd">
    <w:name w:val="kwd"/>
    <w:basedOn w:val="DefaultParagraphFont"/>
    <w:rsid w:val="002E46A1"/>
  </w:style>
  <w:style w:type="character" w:customStyle="1" w:styleId="typ">
    <w:name w:val="typ"/>
    <w:basedOn w:val="DefaultParagraphFont"/>
    <w:rsid w:val="002E46A1"/>
  </w:style>
  <w:style w:type="character" w:styleId="CommentReference">
    <w:name w:val="annotation reference"/>
    <w:basedOn w:val="DefaultParagraphFont"/>
    <w:uiPriority w:val="99"/>
    <w:semiHidden/>
    <w:unhideWhenUsed/>
    <w:rsid w:val="009667D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67D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67D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67D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67D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2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6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6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9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8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7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3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7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0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7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1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2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2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8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66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3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4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1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3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15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33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44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76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97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8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11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91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231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69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73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83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0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36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15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22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22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94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8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1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42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70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9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66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0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8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5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8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97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9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5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0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03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22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57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5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5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11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65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35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3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49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2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61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4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6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40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4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79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8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53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9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6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6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2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1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0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4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8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4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4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8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67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2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80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1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32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1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48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7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2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3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2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2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27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29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5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1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06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2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97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83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2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10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80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4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9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1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34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36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45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46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4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42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8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2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81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9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70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54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6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5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67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3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79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92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2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23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55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22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6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41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68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31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77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29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33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49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47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9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49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585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8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4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9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7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7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7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2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71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8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61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13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47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78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48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48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15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7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82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93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5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63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9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63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94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4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3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9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24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38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2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6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2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83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6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96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46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70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1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48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2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8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2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43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31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1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94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4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5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57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0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61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9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91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83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17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79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85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54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96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47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9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8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6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9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5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4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30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9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41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4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5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8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4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21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48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1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28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93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4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6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12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2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6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07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4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2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58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86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24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4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13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6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53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19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6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56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0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7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87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82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22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70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44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0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7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2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7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38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0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16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2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0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96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81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8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19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3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13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96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35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45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15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96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44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24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20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6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8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831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1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9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9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08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88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38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0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67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7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69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7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7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0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30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2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97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5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9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563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37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1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8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8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74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05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55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876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1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7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58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662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2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69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9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00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3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34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8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97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40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89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9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29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57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66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6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2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09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4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491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19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24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6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72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95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0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78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0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13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5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6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8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4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1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16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8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90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6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2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49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8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1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77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8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2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2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9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93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01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5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6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1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44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14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42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82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01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9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06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52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95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54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74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3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1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1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2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11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35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2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19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0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9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7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0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1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22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0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48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1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53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3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9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5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5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1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5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2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25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451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0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86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9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9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87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8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42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96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8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8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49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28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67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56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9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94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21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9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7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8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75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50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3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4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91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7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73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1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4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6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00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63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00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4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8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21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30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06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22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23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14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4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4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3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0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07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5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67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369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1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57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98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9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6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4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65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3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1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0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94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2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9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84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0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0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45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11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9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3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1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1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6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9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4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0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2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9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53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7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76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84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1.png"/><Relationship Id="rId26" Type="http://schemas.openxmlformats.org/officeDocument/2006/relationships/image" Target="media/image5.png"/><Relationship Id="rId39" Type="http://schemas.openxmlformats.org/officeDocument/2006/relationships/footer" Target="footer8.xml"/><Relationship Id="rId21" Type="http://schemas.openxmlformats.org/officeDocument/2006/relationships/footer" Target="footer6.xml"/><Relationship Id="rId34" Type="http://schemas.openxmlformats.org/officeDocument/2006/relationships/image" Target="media/image13.png"/><Relationship Id="rId42" Type="http://schemas.openxmlformats.org/officeDocument/2006/relationships/image" Target="media/image17.png"/><Relationship Id="rId47" Type="http://schemas.openxmlformats.org/officeDocument/2006/relationships/header" Target="header12.xml"/><Relationship Id="rId50" Type="http://schemas.openxmlformats.org/officeDocument/2006/relationships/footer" Target="footer13.xml"/><Relationship Id="rId55" Type="http://schemas.openxmlformats.org/officeDocument/2006/relationships/footer" Target="footer16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9" Type="http://schemas.openxmlformats.org/officeDocument/2006/relationships/image" Target="media/image8.png"/><Relationship Id="rId11" Type="http://schemas.openxmlformats.org/officeDocument/2006/relationships/footer" Target="footer2.xml"/><Relationship Id="rId24" Type="http://schemas.openxmlformats.org/officeDocument/2006/relationships/image" Target="media/image3.png"/><Relationship Id="rId32" Type="http://schemas.openxmlformats.org/officeDocument/2006/relationships/image" Target="media/image11.png"/><Relationship Id="rId37" Type="http://schemas.openxmlformats.org/officeDocument/2006/relationships/image" Target="media/image16.png"/><Relationship Id="rId40" Type="http://schemas.openxmlformats.org/officeDocument/2006/relationships/header" Target="header9.xml"/><Relationship Id="rId45" Type="http://schemas.openxmlformats.org/officeDocument/2006/relationships/header" Target="header11.xml"/><Relationship Id="rId53" Type="http://schemas.openxmlformats.org/officeDocument/2006/relationships/footer" Target="footer15.xml"/><Relationship Id="rId58" Type="http://schemas.openxmlformats.org/officeDocument/2006/relationships/fontTable" Target="fontTable.xml"/><Relationship Id="rId5" Type="http://schemas.openxmlformats.org/officeDocument/2006/relationships/webSettings" Target="webSettings.xml"/><Relationship Id="rId19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Relationship Id="rId22" Type="http://schemas.openxmlformats.org/officeDocument/2006/relationships/header" Target="header7.xml"/><Relationship Id="rId27" Type="http://schemas.openxmlformats.org/officeDocument/2006/relationships/image" Target="media/image6.png"/><Relationship Id="rId30" Type="http://schemas.openxmlformats.org/officeDocument/2006/relationships/image" Target="media/image9.png"/><Relationship Id="rId35" Type="http://schemas.openxmlformats.org/officeDocument/2006/relationships/image" Target="media/image14.png"/><Relationship Id="rId43" Type="http://schemas.openxmlformats.org/officeDocument/2006/relationships/header" Target="header10.xml"/><Relationship Id="rId48" Type="http://schemas.openxmlformats.org/officeDocument/2006/relationships/header" Target="header13.xml"/><Relationship Id="rId56" Type="http://schemas.openxmlformats.org/officeDocument/2006/relationships/image" Target="media/image18.jpeg"/><Relationship Id="rId8" Type="http://schemas.openxmlformats.org/officeDocument/2006/relationships/header" Target="header1.xml"/><Relationship Id="rId51" Type="http://schemas.openxmlformats.org/officeDocument/2006/relationships/header" Target="header14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footer" Target="footer5.xml"/><Relationship Id="rId25" Type="http://schemas.openxmlformats.org/officeDocument/2006/relationships/image" Target="media/image4.png"/><Relationship Id="rId33" Type="http://schemas.openxmlformats.org/officeDocument/2006/relationships/image" Target="media/image12.png"/><Relationship Id="rId38" Type="http://schemas.openxmlformats.org/officeDocument/2006/relationships/header" Target="header8.xml"/><Relationship Id="rId46" Type="http://schemas.openxmlformats.org/officeDocument/2006/relationships/footer" Target="footer11.xml"/><Relationship Id="rId59" Type="http://schemas.openxmlformats.org/officeDocument/2006/relationships/theme" Target="theme/theme1.xml"/><Relationship Id="rId20" Type="http://schemas.openxmlformats.org/officeDocument/2006/relationships/header" Target="header6.xml"/><Relationship Id="rId41" Type="http://schemas.openxmlformats.org/officeDocument/2006/relationships/footer" Target="footer9.xml"/><Relationship Id="rId54" Type="http://schemas.openxmlformats.org/officeDocument/2006/relationships/header" Target="header1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4.xml"/><Relationship Id="rId23" Type="http://schemas.openxmlformats.org/officeDocument/2006/relationships/footer" Target="footer7.xml"/><Relationship Id="rId28" Type="http://schemas.openxmlformats.org/officeDocument/2006/relationships/image" Target="media/image7.png"/><Relationship Id="rId36" Type="http://schemas.openxmlformats.org/officeDocument/2006/relationships/image" Target="media/image15.png"/><Relationship Id="rId49" Type="http://schemas.openxmlformats.org/officeDocument/2006/relationships/footer" Target="footer12.xml"/><Relationship Id="rId57" Type="http://schemas.openxmlformats.org/officeDocument/2006/relationships/footer" Target="footer17.xml"/><Relationship Id="rId10" Type="http://schemas.openxmlformats.org/officeDocument/2006/relationships/footer" Target="footer1.xml"/><Relationship Id="rId31" Type="http://schemas.openxmlformats.org/officeDocument/2006/relationships/image" Target="media/image10.png"/><Relationship Id="rId44" Type="http://schemas.openxmlformats.org/officeDocument/2006/relationships/footer" Target="footer10.xml"/><Relationship Id="rId52" Type="http://schemas.openxmlformats.org/officeDocument/2006/relationships/footer" Target="footer1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Rog12</b:Tag>
    <b:SourceType>Book</b:SourceType>
    <b:Guid>{EBFE3C26-4F7D-48F4-ACE7-580F906EE383}</b:Guid>
    <b:Author>
      <b:Author>
        <b:NameList>
          <b:Person>
            <b:Last>Presman</b:Last>
            <b:First>Roger</b:First>
            <b:Middle>S.</b:Middle>
          </b:Person>
        </b:NameList>
      </b:Author>
    </b:Author>
    <b:Title>Rekayasa Perangkat Lunak-Buku Satu, Pendekatan Praktisi (Edisi 7 )</b:Title>
    <b:Year>2012</b:Year>
    <b:City>Yogyakarta</b:City>
    <b:Publisher>Andi</b:Publisher>
    <b:RefOrder>2</b:RefOrder>
  </b:Source>
  <b:Source>
    <b:Tag>Naz15</b:Tag>
    <b:SourceType>Book</b:SourceType>
    <b:Guid>{DEB242C7-BD83-4A59-A8D6-42EEEE29C261}</b:Guid>
    <b:Author>
      <b:Author>
        <b:NameList>
          <b:Person>
            <b:Last>H.</b:Last>
            <b:First>Nazruddin</b:First>
            <b:Middle>Safaat</b:Middle>
          </b:Person>
        </b:NameList>
      </b:Author>
    </b:Author>
    <b:Title>Android Pemrogaman Aplikasi Mobile Smartphone dan Tablet PC Berbasis Android</b:Title>
    <b:Year>2015</b:Year>
    <b:City>Bandung</b:City>
    <b:Publisher>Informatika Bandung</b:Publisher>
    <b:RefOrder>3</b:RefOrder>
  </b:Source>
  <b:Source>
    <b:Tag>Wah13</b:Tag>
    <b:SourceType>Book</b:SourceType>
    <b:Guid>{8F719C06-5771-470C-9856-D8DFBB548AC3}</b:Guid>
    <b:Author>
      <b:Author>
        <b:NameList>
          <b:Person>
            <b:Last>Komputer</b:Last>
            <b:First>Wahana</b:First>
          </b:Person>
        </b:NameList>
      </b:Author>
    </b:Author>
    <b:Title>Android Programming With Eclipse</b:Title>
    <b:Year>2013</b:Year>
    <b:City>Yogyakarta</b:City>
    <b:Publisher>ANDI</b:Publisher>
    <b:RefOrder>4</b:RefOrder>
  </b:Source>
  <b:Source>
    <b:Tag>And16</b:Tag>
    <b:SourceType>Book</b:SourceType>
    <b:Guid>{41FA787C-7620-4CD6-AC6B-BB2355FAB18E}</b:Guid>
    <b:Title>Arduino Belajar Cepat dan Pemrograman</b:Title>
    <b:Year>2016</b:Year>
    <b:City>Bandung</b:City>
    <b:Publisher>Informatika Bandung</b:Publisher>
    <b:Author>
      <b:Author>
        <b:NameList>
          <b:Person>
            <b:Last>Andrianto</b:Last>
            <b:First>Heri</b:First>
          </b:Person>
          <b:Person>
            <b:Last>Darmawan</b:Last>
            <b:First>Aan</b:First>
          </b:Person>
        </b:NameList>
      </b:Author>
    </b:Author>
    <b:RefOrder>5</b:RefOrder>
  </b:Source>
  <b:Source>
    <b:Tag>Wic17</b:Tag>
    <b:SourceType>Book</b:SourceType>
    <b:Guid>{E8495CCF-D630-4218-B1B5-33B5D26E946E}</b:Guid>
    <b:Title>Mudah Belajar Mikrokontroler Arduino</b:Title>
    <b:Year>2017</b:Year>
    <b:City>Bandung</b:City>
    <b:Publisher>Informatika Bandung</b:Publisher>
    <b:Author>
      <b:Author>
        <b:NameList>
          <b:Person>
            <b:Last>Wicaksono</b:Last>
            <b:Middle>Fajar</b:Middle>
            <b:First>Mochamad</b:First>
          </b:Person>
          <b:Person>
            <b:Last>Hidayat</b:Last>
          </b:Person>
        </b:NameList>
      </b:Author>
    </b:Author>
    <b:RefOrder>6</b:RefOrder>
  </b:Source>
  <b:Source>
    <b:Tag>Awa06</b:Tag>
    <b:SourceType>Book</b:SourceType>
    <b:Guid>{991250F1-4E51-46D3-8625-E08C8D29D93D}</b:Guid>
    <b:Title>APLIKASI SISTEM PEMANTAUAN PROYEK PEMBANGUNAN INFRASTRUKTUR TELEKOMUNIKASI BERBASIS SMS (STUDI KASUS PADA PT. FASTINDO DENGAN LOKASI PROYEK DI PROPINSI LAMPUNG)</b:Title>
    <b:Year>2006</b:Year>
    <b:City>Bandung</b:City>
    <b:Publisher>Universitas Komputer Indonesia</b:Publisher>
    <b:Author>
      <b:Author>
        <b:NameList>
          <b:Person>
            <b:Last>Awaliya</b:Last>
            <b:Middle>Handayani</b:Middle>
            <b:First>Dewi</b:First>
          </b:Person>
        </b:NameList>
      </b:Author>
    </b:Author>
    <b:RefOrder>7</b:RefOrder>
  </b:Source>
  <b:Source>
    <b:Tag>Gun14</b:Tag>
    <b:SourceType>Book</b:SourceType>
    <b:Guid>{ECB65E59-9FA9-485B-95D6-0C09692BA197}</b:Guid>
    <b:Author>
      <b:Author>
        <b:NameList>
          <b:Person>
            <b:Last>Gunawan</b:Last>
            <b:First>Iwan</b:First>
          </b:Person>
        </b:NameList>
      </b:Author>
    </b:Author>
    <b:Title>Pembangunan Sistem Pemantauan Hasil Uji Emisi Pada Sub Nidang Pemantauan dan Pencemaran Badan Pengelola Lingkungan Hidup Jawa Barat</b:Title>
    <b:Year>2014</b:Year>
    <b:City>Bandung</b:City>
    <b:Publisher>Universitas Komputer Indonesia</b:Publisher>
    <b:RefOrder>8</b:RefOrder>
  </b:Source>
  <b:Source>
    <b:Tag>Kad03</b:Tag>
    <b:SourceType>Book</b:SourceType>
    <b:Guid>{BFE32BCA-FA44-40E5-9CC5-9A66B9B950D9}</b:Guid>
    <b:Title>Pengenalan Sistem Informasi</b:Title>
    <b:BookTitle>Pengenalan Sistem Informasi</b:BookTitle>
    <b:Year>2003</b:Year>
    <b:City>Yogyakarta</b:City>
    <b:Publisher>Andi</b:Publisher>
    <b:Author>
      <b:Author>
        <b:NameList>
          <b:Person>
            <b:Last>Kadir</b:Last>
            <b:First>Abdul</b:First>
          </b:Person>
        </b:NameList>
      </b:Author>
    </b:Author>
    <b:RefOrder>9</b:RefOrder>
  </b:Source>
  <b:Source>
    <b:Tag>HMJ05</b:Tag>
    <b:SourceType>Book</b:SourceType>
    <b:Guid>{5B49B1D7-1A09-4D00-986F-D572A79FDD5D}</b:Guid>
    <b:Year>2005</b:Year>
    <b:BookTitle>SIstem Teknologi Informasi</b:BookTitle>
    <b:Pages>34</b:Pages>
    <b:City>yogyakarta</b:City>
    <b:Publisher>Andi</b:Publisher>
    <b:Author>
      <b:Author>
        <b:NameList>
          <b:Person>
            <b:Last>HM</b:Last>
            <b:First>Jogiyanto</b:First>
          </b:Person>
        </b:NameList>
      </b:Author>
    </b:Author>
    <b:Title>Sitem Teknologi Informasi</b:Title>
    <b:RefOrder>10</b:RefOrder>
  </b:Source>
  <b:Source>
    <b:Tag>Sol18</b:Tag>
    <b:SourceType>Book</b:SourceType>
    <b:Guid>{1EB7035B-F11E-4EB0-80AB-1FB1E409124F}</b:Guid>
    <b:Title>PEMBANGUNAN SISTEM PEMANTAUAN ANAK DI SLB C SUKAPURA KIARACONDONG KOTA BANDUNG</b:Title>
    <b:Year>2018</b:Year>
    <b:City>Bandung</b:City>
    <b:Publisher>Universitas Komputer Indonesia</b:Publisher>
    <b:Author>
      <b:Author>
        <b:NameList>
          <b:Person>
            <b:Last>Solahudin</b:Last>
            <b:First>Muhamad</b:First>
          </b:Person>
          <b:Person>
            <b:Last>Setiyadi</b:Last>
            <b:First>Angga</b:First>
          </b:Person>
        </b:NameList>
      </b:Author>
    </b:Author>
    <b:RefOrder>11</b:RefOrder>
  </b:Source>
  <b:Source>
    <b:Tag>Sej171</b:Tag>
    <b:SourceType>InternetSite</b:SourceType>
    <b:Guid>{8CA34438-FA7E-4367-8EA4-A1D8156F1347}</b:Guid>
    <b:Title>Sejarah</b:Title>
    <b:ProductionCompany>SLB C Sukapura</b:ProductionCompany>
    <b:Year>2017</b:Year>
    <b:YearAccessed>2018</b:YearAccessed>
    <b:MonthAccessed>10</b:MonthAccessed>
    <b:DayAccessed>16</b:DayAccessed>
    <b:URL>http://www.slbcsukapurabandung.sch.id/p/sejarah-singkat-slb-sukapura-bandung.html</b:URL>
    <b:RefOrder>12</b:RefOrder>
  </b:Source>
  <b:Source>
    <b:Tag>Sug10</b:Tag>
    <b:SourceType>Book</b:SourceType>
    <b:Guid>{DD6CB324-6AEB-4F72-9E78-0967B6F26AC7}</b:Guid>
    <b:Title>Metode Penelitian Admisintrasi</b:Title>
    <b:Year>2010</b:Year>
    <b:Author>
      <b:Author>
        <b:NameList>
          <b:Person>
            <b:Last>Sugiyono</b:Last>
          </b:Person>
        </b:NameList>
      </b:Author>
    </b:Author>
    <b:City>Bandung</b:City>
    <b:Publisher>Alfabeta</b:Publisher>
    <b:RefOrder>13</b:RefOrder>
  </b:Source>
  <b:Source>
    <b:Tag>Atm12</b:Tag>
    <b:SourceType>JournalArticle</b:SourceType>
    <b:Guid>{52A88628-8A8F-4E52-8964-C9428734941E}</b:Guid>
    <b:Title>PENGEMBANGAN MEDIA BELAJAR TEKNIK DASAR</b:Title>
    <b:Year>2012</b:Year>
    <b:Pages>8</b:Pages>
    <b:Author>
      <b:Author>
        <b:NameList>
          <b:Person>
            <b:Last>Atmojo</b:Last>
            <b:Middle>Suryo</b:Middle>
            <b:First>Seto</b:First>
          </b:Person>
        </b:NameList>
      </b:Author>
    </b:Author>
    <b:RefOrder>14</b:RefOrder>
  </b:Source>
  <b:Source>
    <b:Tag>Nug16</b:Tag>
    <b:SourceType>JournalArticle</b:SourceType>
    <b:Guid>{94FFD357-E335-4F4F-B381-A982DFFB8C67}</b:Guid>
    <b:Title>Pembangunan Media Pembelajaran Interaktif Bahasa Indonesia Sebagai Penunjang Buku Tematik Kurikulum 2013 pada Tunagrahita Rendah Berbasis Desktop</b:Title>
    <b:Year>2016</b:Year>
    <b:Pages>15</b:Pages>
    <b:Author>
      <b:Author>
        <b:NameList>
          <b:Person>
            <b:Last>Nugraha</b:Last>
            <b:First>Yudha</b:First>
          </b:Person>
        </b:NameList>
      </b:Author>
    </b:Author>
    <b:RefOrder>15</b:RefOrder>
  </b:Source>
  <b:Source>
    <b:Tag>Yus06</b:Tag>
    <b:SourceType>Book</b:SourceType>
    <b:Guid>{FE1D83E4-78FF-4DF5-B197-5E02D6021B64}</b:Guid>
    <b:Title>Pendidikan Bagi Anak dengan Problema Belajar</b:Title>
    <b:Year>2006</b:Year>
    <b:City>yogyakarta</b:City>
    <b:Publisher>Andi</b:Publisher>
    <b:Author>
      <b:Author>
        <b:NameList>
          <b:Person>
            <b:Last>Yusuf</b:Last>
            <b:First>M. Dr. Munawir</b:First>
          </b:Person>
        </b:NameList>
      </b:Author>
    </b:Author>
    <b:RefOrder>16</b:RefOrder>
  </b:Source>
  <b:Source>
    <b:Tag>Sun02</b:Tag>
    <b:SourceType>Book</b:SourceType>
    <b:Guid>{105A8005-F484-480E-BBA4-E0CDC8A06160}</b:Guid>
    <b:Title>PHP dan MySQL untuk web</b:Title>
    <b:Year>2002</b:Year>
    <b:City>Yogyakarta</b:City>
    <b:Publisher>Andi</b:Publisher>
    <b:Author>
      <b:Author>
        <b:NameList>
          <b:Person>
            <b:Last>Sunnarfrihantono</b:Last>
            <b:First>Bimo</b:First>
          </b:Person>
        </b:NameList>
      </b:Author>
    </b:Author>
    <b:RefOrder>17</b:RefOrder>
  </b:Source>
  <b:Source>
    <b:Tag>Mad11</b:Tag>
    <b:SourceType>Book</b:SourceType>
    <b:Guid>{43AA022A-EEF2-429F-B7C2-CB1D56758435}</b:Guid>
    <b:Title>Membongkar Misteri Adobe Dreamweaver CS6 dengan PHP &amp; MySQL</b:Title>
    <b:Year>2011</b:Year>
    <b:City>Yogyakarta</b:City>
    <b:Publisher>Andi</b:Publisher>
    <b:Author>
      <b:Author>
        <b:NameList>
          <b:Person>
            <b:Last>Madcoms</b:Last>
          </b:Person>
        </b:NameList>
      </b:Author>
    </b:Author>
    <b:RefOrder>18</b:RefOrder>
  </b:Source>
  <b:Source>
    <b:Tag>Lin13</b:Tag>
    <b:SourceType>DocumentFromInternetSite</b:SourceType>
    <b:Guid>{2CED188E-235A-43F6-A4CD-291FB56E376F}</b:Guid>
    <b:Title>Geofencing</b:Title>
    <b:Year>2013</b:Year>
    <b:Month>Juni</b:Month>
    <b:Day>19</b:Day>
    <b:YearAccessed>2018</b:YearAccessed>
    <b:MonthAccessed>10</b:MonthAccessed>
    <b:DayAccessed>24</b:DayAccessed>
    <b:URL>http://gudanglinux.com/glossary/geofencing/</b:URL>
    <b:Author>
      <b:Author>
        <b:NameList>
          <b:Person>
            <b:Last>Linux</b:Last>
            <b:First>Gudang</b:First>
          </b:Person>
        </b:NameList>
      </b:Author>
    </b:Author>
    <b:RefOrder>19</b:RefOrder>
  </b:Source>
  <b:Source>
    <b:Tag>Sal17</b:Tag>
    <b:SourceType>DocumentFromInternetSite</b:SourceType>
    <b:Guid>{7C2A9DA2-5E8F-4402-8B10-05BE57DAD0D0}</b:Guid>
    <b:Title>VISI DAN MISI: Pengertian, Contoh &amp; Perbedaan Visi dan Misi</b:Title>
    <b:Year>2017</b:Year>
    <b:Month>Agustus</b:Month>
    <b:Day>30</b:Day>
    <b:YearAccessed>2018</b:YearAccessed>
    <b:MonthAccessed>Oktober</b:MonthAccessed>
    <b:DayAccessed>30</b:DayAccessed>
    <b:URL>https://salamadian.com/pengertian-contoh-perbedaan-visi-dan-misi/</b:URL>
    <b:Author>
      <b:Author>
        <b:NameList>
          <b:Person>
            <b:Last>Salamadian</b:Last>
          </b:Person>
        </b:NameList>
      </b:Author>
    </b:Author>
    <b:RefOrder>20</b:RefOrder>
  </b:Source>
  <b:Source>
    <b:Tag>Zak18</b:Tag>
    <b:SourceType>DocumentFromInternetSite</b:SourceType>
    <b:Guid>{14C0FB60-8A19-41AC-830B-00D2EA4715D2}</b:Guid>
    <b:Author>
      <b:Author>
        <b:NameList>
          <b:Person>
            <b:Last>Zakky</b:Last>
          </b:Person>
        </b:NameList>
      </b:Author>
    </b:Author>
    <b:Title>Pengertian Visi dan Misi Beserta Perbedaan dan Contohnya</b:Title>
    <b:Year>2018</b:Year>
    <b:Month>Juni</b:Month>
    <b:Day>21</b:Day>
    <b:YearAccessed>2018</b:YearAccessed>
    <b:MonthAccessed>Oktober</b:MonthAccessed>
    <b:DayAccessed>24</b:DayAccessed>
    <b:URL>https://www.zonareferensi.com/pengertian-visi-dan-misi-perbedaan/</b:URL>
    <b:RefOrder>21</b:RefOrder>
  </b:Source>
  <b:Source>
    <b:Tag>Fau17</b:Tag>
    <b:SourceType>DocumentFromInternetSite</b:SourceType>
    <b:Guid>{64D08C4F-5FEB-4775-97EE-057376563FB8}</b:Guid>
    <b:Title>Mengenal Anak Berkebutuhan Khusus</b:Title>
    <b:Year>2017</b:Year>
    <b:Month>Desember</b:Month>
    <b:Day>28</b:Day>
    <b:YearAccessed>2018</b:YearAccessed>
    <b:MonthAccessed>Oktober</b:MonthAccessed>
    <b:DayAccessed>25</b:DayAccessed>
    <b:URL>https://geotimes.co.id/opini/mengenal-anak-berkebutuhan-khusus/</b:URL>
    <b:Author>
      <b:Author>
        <b:NameList>
          <b:Person>
            <b:Last>Fauzi</b:Last>
            <b:Middle>Zahra</b:Middle>
            <b:First>Ambar</b:First>
          </b:Person>
        </b:NameList>
      </b:Author>
    </b:Author>
    <b:RefOrder>22</b:RefOrder>
  </b:Source>
  <b:Source>
    <b:Tag>Kri17</b:Tag>
    <b:SourceType>DocumentFromInternetSite</b:SourceType>
    <b:Guid>{7AE2F4DD-E5EE-4F38-BDE9-BA8A62B0FB09}</b:Guid>
    <b:Title>Mengenal Anak Berkebutuhan Khusus (ABK) dan Pengembangannya</b:Title>
    <b:Year>2017</b:Year>
    <b:Month>November</b:Month>
    <b:Day>11</b:Day>
    <b:YearAccessed>2018</b:YearAccessed>
    <b:MonthAccessed>Oktober</b:MonthAccessed>
    <b:DayAccessed>25</b:DayAccessed>
    <b:URL>https://meenta.net/anak-berkebutuhan-khusus-pengembangannya/</b:URL>
    <b:Author>
      <b:Author>
        <b:NameList>
          <b:Person>
            <b:Last>Krisnan</b:Last>
          </b:Person>
        </b:NameList>
      </b:Author>
    </b:Author>
    <b:RefOrder>23</b:RefOrder>
  </b:Source>
  <b:Source>
    <b:Tag>Hab13</b:Tag>
    <b:SourceType>DocumentFromInternetSite</b:SourceType>
    <b:Guid>{8418DD8F-D701-4CCC-A620-630852B4A516}</b:Guid>
    <b:Author>
      <b:Author>
        <b:NameList>
          <b:Person>
            <b:Last>Habibie</b:Last>
          </b:Person>
        </b:NameList>
      </b:Author>
    </b:Author>
    <b:Title>Apa Itu GPS dan Cara Kerjanya?</b:Title>
    <b:Year>2013</b:Year>
    <b:Month>Mei</b:Month>
    <b:Day>2</b:Day>
    <b:YearAccessed>2018</b:YearAccessed>
    <b:MonthAccessed>Oktober</b:MonthAccessed>
    <b:DayAccessed>25</b:DayAccessed>
    <b:URL>http://www.superspring.co/apa-Itu-gps-dan-cara-kerjanya</b:URL>
    <b:RefOrder>24</b:RefOrder>
  </b:Source>
  <b:Source>
    <b:Tag>Man15</b:Tag>
    <b:SourceType>DocumentFromInternetSite</b:SourceType>
    <b:Guid>{F35434F5-A486-4B76-A90D-918FF786CBD8}</b:Guid>
    <b:Author>
      <b:Author>
        <b:NameList>
          <b:Person>
            <b:Last>Mandalaya</b:Last>
          </b:Person>
        </b:NameList>
      </b:Author>
    </b:Author>
    <b:Title>Pengertian GPS Cara Kerja GPS Dan Fungsi GPS</b:Title>
    <b:Year>2015</b:Year>
    <b:Month>Januari</b:Month>
    <b:Day>12</b:Day>
    <b:YearAccessed>2018</b:YearAccessed>
    <b:MonthAccessed>Oktober</b:MonthAccessed>
    <b:DayAccessed>25</b:DayAccessed>
    <b:URL>http://www.mandalamaya.com/pengertian-gps-cara-kerja-gps-dan-fungsi-gps/</b:URL>
    <b:RefOrder>25</b:RefOrder>
  </b:Source>
  <b:Source>
    <b:Tag>Sol</b:Tag>
    <b:SourceType>Book</b:SourceType>
    <b:Guid>{9F5FFF5C-34CD-40C4-A699-1BAD8389A6A4}</b:Guid>
    <b:Title>Pemrograman Web dengan PHP dan MySQL</b:Title>
    <b:City>Jakarta</b:City>
    <b:Publisher>Universitas Budi Luhur</b:Publisher>
    <b:Author>
      <b:Author>
        <b:NameList>
          <b:Person>
            <b:Last>Solichin</b:Last>
            <b:First>Achmad</b:First>
          </b:Person>
        </b:NameList>
      </b:Author>
    </b:Author>
    <b:RefOrder>1</b:RefOrder>
  </b:Source>
  <b:Source>
    <b:Tag>Ard16</b:Tag>
    <b:SourceType>InternetSite</b:SourceType>
    <b:Guid>{B06111AF-DB89-4101-8311-28BD73D97F4C}</b:Guid>
    <b:Title>sim800l ver2 gsm gprs module starting</b:Title>
    <b:Year>2016</b:Year>
    <b:ProductionCompany>belajarduino.com</b:ProductionCompany>
    <b:Month>November</b:Month>
    <b:Day>16</b:Day>
    <b:YearAccessed>2018</b:YearAccessed>
    <b:MonthAccessed>November</b:MonthAccessed>
    <b:DayAccessed>13</b:DayAccessed>
    <b:URL>http://www.belajarduino.com/2016/08/sim800l-ver2-gsm-gprs-module-starting.html</b:URL>
    <b:Author>
      <b:Author>
        <b:NameList>
          <b:Person>
            <b:Last>Ardan</b:Last>
            <b:Middle>Dani</b:Middle>
          </b:Person>
        </b:NameList>
      </b:Author>
    </b:Author>
    <b:RefOrder>26</b:RefOrder>
  </b:Source>
  <b:Source>
    <b:Tag>Man17</b:Tag>
    <b:SourceType>Book</b:SourceType>
    <b:Guid>{87E17527-4C8C-498B-B03A-6E9D46440B39}</b:Guid>
    <b:Title>Solusi Tepat Menjadi Pakar Adobe Dreamweaver CS6</b:Title>
    <b:Year>2017</b:Year>
    <b:City>Jakarta</b:City>
    <b:Publisher>PT. Elec Media Komputindo</b:Publisher>
    <b:Author>
      <b:Author>
        <b:NameList>
          <b:Person>
            <b:Last>Mandar</b:Last>
            <b:First>Ruko</b:First>
          </b:Person>
        </b:NameList>
      </b:Author>
    </b:Author>
    <b:RefOrder>27</b:RefOrder>
  </b:Source>
  <b:Source>
    <b:Tag>Fer17</b:Tag>
    <b:SourceType>InternetSite</b:SourceType>
    <b:Guid>{F674AE05-673C-43B4-AFB4-E55B99ED39F4}</b:Guid>
    <b:Title>dosenonline</b:Title>
    <b:Year>2017</b:Year>
    <b:ProductionCompany>dosenonline</b:ProductionCompany>
    <b:Month>Januari</b:Month>
    <b:Day>26</b:Day>
    <b:YearAccessed>2018</b:YearAccessed>
    <b:MonthAccessed>November</b:MonthAccessed>
    <b:DayAccessed>29</b:DayAccessed>
    <b:URL>http://www.dosenonline.com/2017/01/pengertian-erd-entity-relationship-diagram-menurut-para-ahli.html</b:URL>
    <b:Author>
      <b:Author>
        <b:NameList>
          <b:Person>
            <b:Last>Fernandes</b:Last>
            <b:First>Endar</b:First>
          </b:Person>
        </b:NameList>
      </b:Author>
    </b:Author>
    <b:RefOrder>28</b:RefOrder>
  </b:Source>
</b:Sources>
</file>

<file path=customXml/itemProps1.xml><?xml version="1.0" encoding="utf-8"?>
<ds:datastoreItem xmlns:ds="http://schemas.openxmlformats.org/officeDocument/2006/customXml" ds:itemID="{4606B8BD-9485-45E6-B9A9-3030977A13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41</TotalTime>
  <Pages>5</Pages>
  <Words>3247</Words>
  <Characters>18511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ad solahudin</dc:creator>
  <cp:keywords/>
  <dc:description/>
  <cp:lastModifiedBy>OPERATOR</cp:lastModifiedBy>
  <cp:revision>27</cp:revision>
  <cp:lastPrinted>2019-03-04T23:41:00Z</cp:lastPrinted>
  <dcterms:created xsi:type="dcterms:W3CDTF">2019-02-07T23:23:00Z</dcterms:created>
  <dcterms:modified xsi:type="dcterms:W3CDTF">2019-03-07T1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e6b3e50-bcbf-33a7-b916-10fa595f367f</vt:lpwstr>
  </property>
  <property fmtid="{D5CDD505-2E9C-101B-9397-08002B2CF9AE}" pid="24" name="Mendeley Citation Style_1">
    <vt:lpwstr>http://www.zotero.org/styles/ieee</vt:lpwstr>
  </property>
</Properties>
</file>